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C4A394" w14:textId="77777777" w:rsidR="000F4B8D" w:rsidRPr="006867DB" w:rsidRDefault="000F4B8D" w:rsidP="000F4B8D">
      <w:pPr>
        <w:jc w:val="center"/>
        <w:rPr>
          <w:b/>
          <w:bCs/>
          <w:sz w:val="28"/>
          <w:szCs w:val="28"/>
        </w:rPr>
      </w:pPr>
      <w:bookmarkStart w:id="0" w:name="_Hlk31649648"/>
      <w:bookmarkStart w:id="1" w:name="_GoBack"/>
      <w:bookmarkEnd w:id="0"/>
      <w:bookmarkEnd w:id="1"/>
      <w:r w:rsidRPr="006867DB">
        <w:rPr>
          <w:b/>
          <w:bCs/>
          <w:sz w:val="28"/>
          <w:szCs w:val="28"/>
        </w:rPr>
        <w:t>GaN-on-diamond: the correlation between interfacial toughness and thermal resistance</w:t>
      </w:r>
    </w:p>
    <w:p w14:paraId="37AF5E36" w14:textId="77777777" w:rsidR="008F3F03" w:rsidRPr="006867DB" w:rsidRDefault="008F3F03">
      <w:pPr>
        <w:jc w:val="center"/>
        <w:rPr>
          <w:b/>
          <w:sz w:val="28"/>
        </w:rPr>
      </w:pPr>
    </w:p>
    <w:p w14:paraId="5F29A599" w14:textId="71E83BF1" w:rsidR="008F3F03" w:rsidRPr="006867DB" w:rsidRDefault="005231F4">
      <w:pPr>
        <w:jc w:val="center"/>
        <w:rPr>
          <w:sz w:val="24"/>
          <w:szCs w:val="24"/>
          <w:vertAlign w:val="superscript"/>
        </w:rPr>
      </w:pPr>
      <w:r w:rsidRPr="006867DB">
        <w:rPr>
          <w:sz w:val="24"/>
          <w:szCs w:val="24"/>
        </w:rPr>
        <w:t>Daniel E. Field</w:t>
      </w:r>
      <w:r w:rsidRPr="006867DB">
        <w:rPr>
          <w:sz w:val="24"/>
          <w:szCs w:val="24"/>
          <w:vertAlign w:val="superscript"/>
        </w:rPr>
        <w:t>1,2</w:t>
      </w:r>
      <w:r w:rsidR="00CE5B7C">
        <w:rPr>
          <w:sz w:val="24"/>
          <w:szCs w:val="24"/>
          <w:vertAlign w:val="superscript"/>
        </w:rPr>
        <w:t>*</w:t>
      </w:r>
      <w:r w:rsidRPr="006867DB">
        <w:rPr>
          <w:sz w:val="24"/>
          <w:szCs w:val="24"/>
        </w:rPr>
        <w:t>, Chao Yuan</w:t>
      </w:r>
      <w:r w:rsidRPr="006867DB">
        <w:rPr>
          <w:sz w:val="24"/>
          <w:szCs w:val="24"/>
          <w:vertAlign w:val="superscript"/>
        </w:rPr>
        <w:t>1</w:t>
      </w:r>
      <w:r w:rsidRPr="006867DB">
        <w:rPr>
          <w:sz w:val="24"/>
          <w:szCs w:val="24"/>
        </w:rPr>
        <w:t>, Roland B. Simon</w:t>
      </w:r>
      <w:r w:rsidRPr="006867DB">
        <w:rPr>
          <w:sz w:val="24"/>
          <w:szCs w:val="24"/>
          <w:vertAlign w:val="superscript"/>
        </w:rPr>
        <w:t>3</w:t>
      </w:r>
      <w:r w:rsidRPr="006867DB">
        <w:rPr>
          <w:sz w:val="24"/>
          <w:szCs w:val="24"/>
        </w:rPr>
        <w:t>, Daniel Twitchen</w:t>
      </w:r>
      <w:r w:rsidRPr="006867DB">
        <w:rPr>
          <w:sz w:val="24"/>
          <w:szCs w:val="24"/>
          <w:vertAlign w:val="superscript"/>
        </w:rPr>
        <w:t>4</w:t>
      </w:r>
      <w:r w:rsidRPr="006867DB">
        <w:rPr>
          <w:sz w:val="24"/>
          <w:szCs w:val="24"/>
        </w:rPr>
        <w:t>, Daniel Francis</w:t>
      </w:r>
      <w:r w:rsidRPr="006867DB">
        <w:rPr>
          <w:sz w:val="24"/>
          <w:szCs w:val="24"/>
          <w:vertAlign w:val="superscript"/>
        </w:rPr>
        <w:t>4</w:t>
      </w:r>
      <w:r w:rsidR="00B173DF">
        <w:rPr>
          <w:sz w:val="24"/>
          <w:szCs w:val="24"/>
          <w:vertAlign w:val="superscript"/>
        </w:rPr>
        <w:t>,5</w:t>
      </w:r>
      <w:r w:rsidRPr="006867DB">
        <w:rPr>
          <w:sz w:val="24"/>
          <w:szCs w:val="24"/>
        </w:rPr>
        <w:t>, Firooz Faili</w:t>
      </w:r>
      <w:r w:rsidRPr="006867DB">
        <w:rPr>
          <w:sz w:val="24"/>
          <w:szCs w:val="24"/>
          <w:vertAlign w:val="superscript"/>
        </w:rPr>
        <w:t>4</w:t>
      </w:r>
      <w:r w:rsidRPr="006867DB">
        <w:rPr>
          <w:sz w:val="24"/>
          <w:szCs w:val="24"/>
        </w:rPr>
        <w:t>, Dong Liu</w:t>
      </w:r>
      <w:r w:rsidRPr="006867DB">
        <w:rPr>
          <w:sz w:val="24"/>
          <w:szCs w:val="24"/>
          <w:vertAlign w:val="superscript"/>
        </w:rPr>
        <w:t>1</w:t>
      </w:r>
      <w:r w:rsidRPr="006867DB">
        <w:rPr>
          <w:sz w:val="24"/>
          <w:szCs w:val="24"/>
        </w:rPr>
        <w:t>, Martin Kuball</w:t>
      </w:r>
      <w:r w:rsidRPr="006867DB">
        <w:rPr>
          <w:sz w:val="24"/>
          <w:szCs w:val="24"/>
          <w:vertAlign w:val="superscript"/>
        </w:rPr>
        <w:t>1</w:t>
      </w:r>
    </w:p>
    <w:p w14:paraId="0FD755CA" w14:textId="77777777" w:rsidR="00B85B27" w:rsidRPr="006867DB" w:rsidRDefault="00B85B27">
      <w:pPr>
        <w:jc w:val="center"/>
        <w:rPr>
          <w:sz w:val="24"/>
        </w:rPr>
      </w:pPr>
    </w:p>
    <w:p w14:paraId="68A01DCE" w14:textId="549CFBA0" w:rsidR="00CE5B7C" w:rsidRPr="009604E2" w:rsidRDefault="00B85B27" w:rsidP="00B85B27">
      <w:pPr>
        <w:spacing w:line="192" w:lineRule="auto"/>
        <w:jc w:val="center"/>
      </w:pPr>
      <w:r w:rsidRPr="006867DB">
        <w:rPr>
          <w:vertAlign w:val="superscript"/>
        </w:rPr>
        <w:t>1</w:t>
      </w:r>
      <w:r w:rsidRPr="006867DB">
        <w:t xml:space="preserve">Centre for Device Thermography and Reliability, H. H. Wills Physics Laboratory, University of Bristol, UK, </w:t>
      </w:r>
      <w:r w:rsidRPr="006867DB">
        <w:rPr>
          <w:vertAlign w:val="superscript"/>
        </w:rPr>
        <w:t>2</w:t>
      </w:r>
      <w:r w:rsidRPr="006867DB">
        <w:t xml:space="preserve">Centre for Diamond Science and Technology, UK, </w:t>
      </w:r>
      <w:r w:rsidRPr="006867DB">
        <w:rPr>
          <w:vertAlign w:val="superscript"/>
        </w:rPr>
        <w:t>3</w:t>
      </w:r>
      <w:r w:rsidRPr="006867DB">
        <w:t xml:space="preserve">ThermMap Solutions, Bristol, UK, </w:t>
      </w:r>
      <w:r w:rsidRPr="006867DB">
        <w:rPr>
          <w:vertAlign w:val="superscript"/>
        </w:rPr>
        <w:t>4</w:t>
      </w:r>
      <w:r w:rsidRPr="006867DB">
        <w:t>Element Six, 3901 Burton Drive, Santa Clara, California,</w:t>
      </w:r>
      <w:r w:rsidR="009604E2">
        <w:t xml:space="preserve"> </w:t>
      </w:r>
      <w:r w:rsidR="009604E2">
        <w:rPr>
          <w:vertAlign w:val="superscript"/>
        </w:rPr>
        <w:t>5</w:t>
      </w:r>
      <w:r w:rsidR="009604E2" w:rsidRPr="009604E2">
        <w:rPr>
          <w:color w:val="201F1E"/>
          <w:shd w:val="clear" w:color="auto" w:fill="FFFFFF"/>
        </w:rPr>
        <w:t>Akash Systems, Inc.</w:t>
      </w:r>
      <w:r w:rsidR="009604E2">
        <w:rPr>
          <w:color w:val="201F1E"/>
        </w:rPr>
        <w:t xml:space="preserve">, </w:t>
      </w:r>
      <w:r w:rsidR="009604E2" w:rsidRPr="009604E2">
        <w:rPr>
          <w:color w:val="201F1E"/>
          <w:shd w:val="clear" w:color="auto" w:fill="FFFFFF"/>
        </w:rPr>
        <w:t>600 California Street</w:t>
      </w:r>
      <w:r w:rsidR="009604E2">
        <w:rPr>
          <w:color w:val="201F1E"/>
        </w:rPr>
        <w:t xml:space="preserve">, </w:t>
      </w:r>
      <w:r w:rsidR="009604E2" w:rsidRPr="009604E2">
        <w:rPr>
          <w:color w:val="201F1E"/>
          <w:shd w:val="clear" w:color="auto" w:fill="FFFFFF"/>
        </w:rPr>
        <w:t>11th Floor</w:t>
      </w:r>
      <w:r w:rsidR="008E4B0D">
        <w:rPr>
          <w:color w:val="201F1E"/>
        </w:rPr>
        <w:t xml:space="preserve">, </w:t>
      </w:r>
      <w:r w:rsidR="009604E2" w:rsidRPr="009604E2">
        <w:rPr>
          <w:color w:val="201F1E"/>
          <w:shd w:val="clear" w:color="auto" w:fill="FFFFFF"/>
        </w:rPr>
        <w:t>San Francisco, CA 94108</w:t>
      </w:r>
    </w:p>
    <w:p w14:paraId="27DC63AC" w14:textId="276211CE" w:rsidR="00B85B27" w:rsidRPr="006867DB" w:rsidRDefault="00B85B27" w:rsidP="00B85B27">
      <w:pPr>
        <w:spacing w:line="192" w:lineRule="auto"/>
        <w:jc w:val="center"/>
      </w:pPr>
      <w:r w:rsidRPr="006867DB">
        <w:t xml:space="preserve"> *</w:t>
      </w:r>
      <w:r w:rsidRPr="0009749B">
        <w:t>df13461@bristol.ac.uk</w:t>
      </w:r>
      <w:r w:rsidRPr="006867DB">
        <w:t xml:space="preserve">, Tel: </w:t>
      </w:r>
      <w:r w:rsidRPr="006867DB">
        <w:rPr>
          <w:rStyle w:val="weak"/>
        </w:rPr>
        <w:t>+44 (</w:t>
      </w:r>
      <w:r w:rsidRPr="006867DB">
        <w:t>0</w:t>
      </w:r>
      <w:r w:rsidRPr="006867DB">
        <w:rPr>
          <w:rStyle w:val="weak"/>
        </w:rPr>
        <w:t>)</w:t>
      </w:r>
      <w:r w:rsidRPr="006867DB">
        <w:t> 117 928 8734</w:t>
      </w:r>
    </w:p>
    <w:p w14:paraId="5BCA4F22" w14:textId="77777777" w:rsidR="008F3F03" w:rsidRPr="006867DB" w:rsidRDefault="008F3F03">
      <w:pPr>
        <w:jc w:val="center"/>
      </w:pPr>
    </w:p>
    <w:p w14:paraId="7B4AB05A" w14:textId="24A05C96" w:rsidR="008F3F03" w:rsidRPr="006867DB" w:rsidRDefault="008F3F03">
      <w:pPr>
        <w:pStyle w:val="Heading2"/>
        <w:tabs>
          <w:tab w:val="left" w:pos="270"/>
        </w:tabs>
        <w:rPr>
          <w:b/>
          <w:smallCaps w:val="0"/>
        </w:rPr>
      </w:pPr>
      <w:r w:rsidRPr="006867DB">
        <w:rPr>
          <w:b/>
          <w:smallCaps w:val="0"/>
        </w:rPr>
        <w:t xml:space="preserve">Keywords: </w:t>
      </w:r>
      <w:r w:rsidR="00CA68AF" w:rsidRPr="006867DB">
        <w:rPr>
          <w:b/>
          <w:smallCaps w:val="0"/>
        </w:rPr>
        <w:t>Diamond, thermal barrier resistance, interfacial toughness</w:t>
      </w:r>
      <w:r w:rsidR="000D7B12">
        <w:rPr>
          <w:b/>
          <w:smallCaps w:val="0"/>
        </w:rPr>
        <w:t>, residual stresses</w:t>
      </w:r>
    </w:p>
    <w:p w14:paraId="7B5C6733" w14:textId="77777777" w:rsidR="008F3F03" w:rsidRPr="006867DB" w:rsidRDefault="008F3F03"/>
    <w:p w14:paraId="22F00F22" w14:textId="77777777" w:rsidR="008F3F03" w:rsidRPr="006867DB" w:rsidRDefault="008F3F03">
      <w:pPr>
        <w:pStyle w:val="CommentText"/>
        <w:sectPr w:rsidR="008F3F03" w:rsidRPr="006867DB">
          <w:headerReference w:type="even" r:id="rId11"/>
          <w:headerReference w:type="default" r:id="rId12"/>
          <w:footerReference w:type="even" r:id="rId13"/>
          <w:footerReference w:type="default" r:id="rId14"/>
          <w:headerReference w:type="first" r:id="rId15"/>
          <w:footerReference w:type="first" r:id="rId16"/>
          <w:pgSz w:w="12240" w:h="15840" w:code="1"/>
          <w:pgMar w:top="1440" w:right="1008" w:bottom="1440" w:left="1008" w:header="720" w:footer="720" w:gutter="0"/>
          <w:paperSrc w:first="1" w:other="1"/>
          <w:cols w:space="720"/>
        </w:sectPr>
      </w:pPr>
    </w:p>
    <w:p w14:paraId="6E814BB6" w14:textId="66A02AD3" w:rsidR="008F3F03" w:rsidRPr="006867DB" w:rsidRDefault="008F3F03">
      <w:pPr>
        <w:pStyle w:val="Heading2"/>
        <w:tabs>
          <w:tab w:val="left" w:pos="270"/>
        </w:tabs>
        <w:rPr>
          <w:b/>
          <w:smallCaps w:val="0"/>
        </w:rPr>
      </w:pPr>
      <w:r w:rsidRPr="006867DB">
        <w:rPr>
          <w:b/>
          <w:smallCaps w:val="0"/>
        </w:rPr>
        <w:t>Abstract</w:t>
      </w:r>
      <w:r w:rsidR="00601F3A" w:rsidRPr="006867DB">
        <w:rPr>
          <w:b/>
          <w:smallCaps w:val="0"/>
        </w:rPr>
        <w:t xml:space="preserve"> </w:t>
      </w:r>
    </w:p>
    <w:p w14:paraId="71428671" w14:textId="6C487A7E" w:rsidR="008F3F03" w:rsidRPr="006867DB" w:rsidRDefault="00D168F4" w:rsidP="00144851">
      <w:pPr>
        <w:ind w:firstLine="272"/>
        <w:jc w:val="both"/>
        <w:rPr>
          <w:b/>
          <w:bCs/>
        </w:rPr>
      </w:pPr>
      <w:r w:rsidRPr="006867DB">
        <w:rPr>
          <w:b/>
          <w:bCs/>
        </w:rPr>
        <w:t>A nanoindentation induced blistering method has been used to extract the GaN/diamond interfacial toughness (adhesion energy) from four types of GaN-on-diamond samples with varying SiN</w:t>
      </w:r>
      <w:r w:rsidRPr="006867DB">
        <w:rPr>
          <w:b/>
          <w:bCs/>
          <w:vertAlign w:val="subscript"/>
        </w:rPr>
        <w:t>x</w:t>
      </w:r>
      <w:r w:rsidRPr="006867DB">
        <w:rPr>
          <w:b/>
          <w:bCs/>
        </w:rPr>
        <w:t xml:space="preserve"> interlayer thicknesses. The mode I energy release rate (</w:t>
      </w:r>
      <w:r w:rsidRPr="006867DB">
        <w:rPr>
          <w:b/>
          <w:bCs/>
          <w:i/>
          <w:iCs/>
        </w:rPr>
        <w:t>G</w:t>
      </w:r>
      <w:r w:rsidRPr="006867DB">
        <w:rPr>
          <w:b/>
          <w:bCs/>
          <w:i/>
          <w:iCs/>
          <w:vertAlign w:val="subscript"/>
        </w:rPr>
        <w:t>IC</w:t>
      </w:r>
      <w:r w:rsidRPr="006867DB">
        <w:rPr>
          <w:b/>
          <w:bCs/>
        </w:rPr>
        <w:t>) was quantified and</w:t>
      </w:r>
      <w:r w:rsidR="00956C8C">
        <w:rPr>
          <w:b/>
          <w:bCs/>
        </w:rPr>
        <w:t xml:space="preserve"> is</w:t>
      </w:r>
      <w:r w:rsidRPr="006867DB">
        <w:rPr>
          <w:b/>
          <w:bCs/>
        </w:rPr>
        <w:t xml:space="preserve"> presented. Additionally, transient thermoreflectance has been used to measure the thermal boundary resistance (TBR) between the GaN and the diamond substrate. It was found that a thin SiN</w:t>
      </w:r>
      <w:r w:rsidRPr="006867DB">
        <w:rPr>
          <w:b/>
          <w:bCs/>
          <w:vertAlign w:val="subscript"/>
        </w:rPr>
        <w:t>x</w:t>
      </w:r>
      <w:r w:rsidRPr="006867DB">
        <w:rPr>
          <w:b/>
          <w:bCs/>
        </w:rPr>
        <w:t xml:space="preserve"> interlayer resulted in a lower TBR</w:t>
      </w:r>
      <w:r w:rsidR="005757AC">
        <w:rPr>
          <w:b/>
          <w:bCs/>
        </w:rPr>
        <w:t xml:space="preserve"> (15 m</w:t>
      </w:r>
      <w:r w:rsidR="005757AC">
        <w:rPr>
          <w:b/>
          <w:bCs/>
          <w:vertAlign w:val="superscript"/>
        </w:rPr>
        <w:t xml:space="preserve">2 </w:t>
      </w:r>
      <w:r w:rsidR="005757AC">
        <w:rPr>
          <w:b/>
          <w:bCs/>
        </w:rPr>
        <w:t>K GW</w:t>
      </w:r>
      <w:r w:rsidR="005757AC">
        <w:rPr>
          <w:b/>
          <w:bCs/>
          <w:vertAlign w:val="superscript"/>
        </w:rPr>
        <w:t>-1</w:t>
      </w:r>
      <w:r w:rsidR="005757AC">
        <w:rPr>
          <w:b/>
          <w:bCs/>
        </w:rPr>
        <w:t>)</w:t>
      </w:r>
      <w:r w:rsidRPr="006867DB">
        <w:rPr>
          <w:b/>
          <w:bCs/>
        </w:rPr>
        <w:t xml:space="preserve"> whilst maintaining a reasonable interfacial toughness </w:t>
      </w:r>
      <w:r w:rsidRPr="00371D72">
        <w:rPr>
          <w:b/>
          <w:bCs/>
        </w:rPr>
        <w:t>(1.</w:t>
      </w:r>
      <w:r w:rsidR="00371D72" w:rsidRPr="00371D72">
        <w:rPr>
          <w:b/>
          <w:bCs/>
        </w:rPr>
        <w:t>4</w:t>
      </w:r>
      <w:r w:rsidRPr="00371D72">
        <w:rPr>
          <w:b/>
          <w:bCs/>
        </w:rPr>
        <w:t>±0.</w:t>
      </w:r>
      <w:r w:rsidR="00371D72" w:rsidRPr="00371D72">
        <w:rPr>
          <w:b/>
          <w:bCs/>
        </w:rPr>
        <w:t>5</w:t>
      </w:r>
      <w:r w:rsidRPr="00371D72">
        <w:rPr>
          <w:b/>
          <w:bCs/>
          <w:spacing w:val="-10"/>
        </w:rPr>
        <w:t xml:space="preserve"> J m</w:t>
      </w:r>
      <w:r w:rsidRPr="00371D72">
        <w:rPr>
          <w:b/>
          <w:bCs/>
          <w:spacing w:val="-10"/>
          <w:vertAlign w:val="superscript"/>
        </w:rPr>
        <w:t>-2</w:t>
      </w:r>
      <w:r w:rsidRPr="00371D72">
        <w:rPr>
          <w:b/>
          <w:bCs/>
        </w:rPr>
        <w:t>).</w:t>
      </w:r>
      <w:r w:rsidRPr="006867DB">
        <w:rPr>
          <w:b/>
          <w:bCs/>
        </w:rPr>
        <w:t xml:space="preserve"> For interlayers of a similar thickness, samples with a high interfacial toughness </w:t>
      </w:r>
      <w:r w:rsidR="005757AC">
        <w:rPr>
          <w:b/>
          <w:bCs/>
        </w:rPr>
        <w:t>and</w:t>
      </w:r>
      <w:r w:rsidRPr="006867DB">
        <w:rPr>
          <w:b/>
          <w:bCs/>
        </w:rPr>
        <w:t xml:space="preserve"> high residual stress</w:t>
      </w:r>
      <w:r w:rsidR="000D7B12">
        <w:rPr>
          <w:b/>
          <w:bCs/>
        </w:rPr>
        <w:t>es</w:t>
      </w:r>
      <w:r w:rsidRPr="006867DB">
        <w:rPr>
          <w:b/>
          <w:bCs/>
        </w:rPr>
        <w:t xml:space="preserve"> in the GaN had a smaller TBR. This indicates that the intrinsic interfacial characteristics that enhanced the interfacial toughness </w:t>
      </w:r>
      <w:r w:rsidR="005757AC">
        <w:rPr>
          <w:b/>
          <w:bCs/>
        </w:rPr>
        <w:t>could be</w:t>
      </w:r>
      <w:r w:rsidRPr="006867DB">
        <w:rPr>
          <w:b/>
          <w:bCs/>
        </w:rPr>
        <w:t xml:space="preserve"> beneficial in improving the TBR.</w:t>
      </w:r>
    </w:p>
    <w:p w14:paraId="202C8AAC" w14:textId="77777777" w:rsidR="008F3F03" w:rsidRPr="006867DB" w:rsidRDefault="008F3F03">
      <w:pPr>
        <w:pStyle w:val="BodyText2"/>
        <w:rPr>
          <w:b/>
        </w:rPr>
      </w:pPr>
    </w:p>
    <w:p w14:paraId="67D0B86E" w14:textId="0D50D648" w:rsidR="008F3F03" w:rsidRDefault="008F3F03">
      <w:pPr>
        <w:pStyle w:val="Heading2"/>
      </w:pPr>
      <w:r w:rsidRPr="006867DB">
        <w:t>Introduction</w:t>
      </w:r>
      <w:r w:rsidR="00601F3A" w:rsidRPr="006867DB">
        <w:t xml:space="preserve"> </w:t>
      </w:r>
    </w:p>
    <w:p w14:paraId="7139431F" w14:textId="77777777" w:rsidR="00C11E09" w:rsidRPr="00C11E09" w:rsidRDefault="00C11E09" w:rsidP="00144851">
      <w:pPr>
        <w:ind w:firstLine="272"/>
      </w:pPr>
    </w:p>
    <w:p w14:paraId="253BC71F" w14:textId="71D79EFC" w:rsidR="00144851" w:rsidRDefault="002672C0" w:rsidP="00144851">
      <w:pPr>
        <w:ind w:firstLine="272"/>
        <w:jc w:val="both"/>
      </w:pPr>
      <w:r w:rsidRPr="006867DB">
        <w:t xml:space="preserve">Improved thermal management of GaN high electron mobility transistors (HEMT) is key for increasing power density and long-term device reliability </w:t>
      </w:r>
      <w:r w:rsidRPr="006867DB">
        <w:fldChar w:fldCharType="begin" w:fldLock="1"/>
      </w:r>
      <w:r w:rsidRPr="006867DB">
        <w:instrText>ADDIN CSL_CITATION {"citationItems":[{"id":"ITEM-1","itemData":{"DOI":"10.1109/RELPHY.2008.4558926","ISBN":"9781424420506","ISSN":"15417026","abstract":"We present wearout reliability assessment of GaN HEMTs fabricated on SiC. Based on 3 temperature 48 V dc stress tests and using a failure criterion of 10% reduction in Idss, the 60% confidence interval on estimate of Ea was [2.00,2.94] eV and the predicted 60% confidence interval on estimate of MTTF at Tj=200 degC was [1.0 x 106, 3.0 x 107] hours. To compare the impact of dc and RF stress, additional experiments were conducted on a smaller sample set and the results indicate that the impact of dc and RF stress is not significantly different.","author":[{"dropping-particle":"","family":"Lee","given":"Sangmin","non-dropping-particle":"","parse-names":false,"suffix":""},{"dropping-particle":"","family":"Vetury","given":"Ramakrishna","non-dropping-particle":"","parse-names":false,"suffix":""},{"dropping-particle":"","family":"Brown","given":"Jeffrey D.","non-dropping-particle":"","parse-names":false,"suffix":""},{"dropping-particle":"","family":"Gibb","given":"Shawn R.","non-dropping-particle":"","parse-names":false,"suffix":""},{"dropping-particle":"","family":"Cai","given":"Will Z.","non-dropping-particle":"","parse-names":false,"suffix":""},{"dropping-particle":"","family":"Sun","given":"Jinming","non-dropping-particle":"","parse-names":false,"suffix":""},{"dropping-particle":"","family":"Green","given":"Daniel S.","non-dropping-particle":"","parse-names":false,"suffix":""},{"dropping-particle":"","family":"Shealy","given":"Jeff","non-dropping-particle":"","parse-names":false,"suffix":""}],"container-title":"IEEE International Reliability Physics Symposium Proceedings","id":"ITEM-1","issued":{"date-parts":[["2008"]]},"page":"446-449","publisher":"IEEE","title":"Reliability assessment of AlGaN/GaN HEMT technology on SIC for 48V applications","type":"article-journal"},"uris":["http://www.mendeley.com/documents/?uuid=65132293-be8f-41ba-8379-66bf436601b3"]}],"mendeley":{"formattedCitation":"[1]","plainTextFormattedCitation":"[1]","previouslyFormattedCitation":"[1]"},"properties":{"noteIndex":0},"schema":"https://github.com/citation-style-language/schema/raw/master/csl-citation.json"}</w:instrText>
      </w:r>
      <w:r w:rsidRPr="006867DB">
        <w:fldChar w:fldCharType="separate"/>
      </w:r>
      <w:r w:rsidRPr="006867DB">
        <w:rPr>
          <w:noProof/>
        </w:rPr>
        <w:t>[1]</w:t>
      </w:r>
      <w:r w:rsidRPr="006867DB">
        <w:fldChar w:fldCharType="end"/>
      </w:r>
      <w:r w:rsidRPr="006867DB">
        <w:t xml:space="preserve">. Diamond is a highly advantageous material for heat extraction due to its exceptionally high thermal conductivity; polycrystalline diamond can have a thermal conductivity </w:t>
      </w:r>
      <w:r w:rsidR="00C42D6F">
        <w:t>above</w:t>
      </w:r>
      <w:r w:rsidR="00C42D6F" w:rsidRPr="006867DB">
        <w:t xml:space="preserve"> </w:t>
      </w:r>
      <w:r w:rsidRPr="006867DB">
        <w:t>2000 W m</w:t>
      </w:r>
      <w:r w:rsidRPr="006867DB">
        <w:rPr>
          <w:vertAlign w:val="superscript"/>
        </w:rPr>
        <w:t>-1</w:t>
      </w:r>
      <w:r w:rsidRPr="006867DB">
        <w:t xml:space="preserve"> K</w:t>
      </w:r>
      <w:r w:rsidRPr="006867DB">
        <w:rPr>
          <w:vertAlign w:val="superscript"/>
        </w:rPr>
        <w:t>-1</w:t>
      </w:r>
      <w:r w:rsidRPr="006867DB">
        <w:t xml:space="preserve"> </w:t>
      </w:r>
      <w:r w:rsidRPr="006867DB">
        <w:fldChar w:fldCharType="begin" w:fldLock="1"/>
      </w:r>
      <w:r w:rsidRPr="006867DB">
        <w:instrText>ADDIN CSL_CITATION {"citationItems":[{"id":"ITEM-1","itemData":{"DOI":"10.1016/0925-9635(94)90162-7","author":[{"dropping-particle":"","family":"Wort","given":"C. J. H.","non-dropping-particle":"","parse-names":false,"suffix":""},{"dropping-particle":"","family":"Sweeney","given":"C. G.","non-dropping-particle":"","parse-names":false,"suffix":""},{"dropping-particle":"","family":"Cooper","given":"M. A.","non-dropping-particle":"","parse-names":false,"suffix":""},{"dropping-particle":"","family":"Scarsbrook","given":"G. A.","non-dropping-particle":"","parse-names":false,"suffix":""},{"dropping-particle":"","family":"Sussmann","given":"R. S.","non-dropping-particle":"","parse-names":false,"suffix":""}],"container-title":"Diamond and Related Materials","id":"ITEM-1","issue":"9","issued":{"date-parts":[["1994","8","1"]]},"page":"1158-1167","publisher":"Elsevier","title":"Thermal properties of bulk polycrystalline CVD diamond","type":"article-journal","volume":"3"},"uris":["http://www.mendeley.com/documents/?uuid=67564c86-0b70-3847-8a41-d700dcc208c7"]}],"mendeley":{"formattedCitation":"[2]","plainTextFormattedCitation":"[2]","previouslyFormattedCitation":"[2]"},"properties":{"noteIndex":0},"schema":"https://github.com/citation-style-language/schema/raw/master/csl-citation.json"}</w:instrText>
      </w:r>
      <w:r w:rsidRPr="006867DB">
        <w:fldChar w:fldCharType="separate"/>
      </w:r>
      <w:r w:rsidRPr="006867DB">
        <w:rPr>
          <w:noProof/>
        </w:rPr>
        <w:t>[2]</w:t>
      </w:r>
      <w:r w:rsidRPr="006867DB">
        <w:fldChar w:fldCharType="end"/>
      </w:r>
      <w:r w:rsidRPr="006867DB">
        <w:t>. Hence, integrating GaN HEMTs with diamond is desirable. To date, there has been success in the growth of polycrystalline diamond on GaN using a seeding layer such as SiN</w:t>
      </w:r>
      <w:r w:rsidRPr="006867DB">
        <w:rPr>
          <w:vertAlign w:val="subscript"/>
        </w:rPr>
        <w:t>x</w:t>
      </w:r>
      <w:r w:rsidRPr="006867DB">
        <w:t xml:space="preserve"> </w:t>
      </w:r>
      <w:r w:rsidRPr="006867DB">
        <w:fldChar w:fldCharType="begin" w:fldLock="1"/>
      </w:r>
      <w:r w:rsidRPr="006867DB">
        <w:instrText>ADDIN CSL_CITATION {"citationItems":[{"id":"ITEM-1","itemData":{"DOI":"10.1109/LED.2014.2350075","author":[{"dropping-particle":"","family":"Pomeroy","given":"James W","non-dropping-particle":"","parse-names":false,"suffix":""},{"dropping-particle":"","family":"Simon","given":"Roland Baranyai","non-dropping-particle":"","parse-names":false,"suffix":""},{"dropping-particle":"","family":"Sun","given":"Huarui","non-dropping-particle":"","parse-names":false,"suffix":""},{"dropping-particle":"","family":"Francis","given":"Daniel","non-dropping-particle":"","parse-names":false,"suffix":""},{"dropping-particle":"","family":"Faili","given":"Firooz","non-dropping-particle":"","parse-names":false,"suffix":""},{"dropping-particle":"","family":"Twitchen","given":"Daniel J","non-dropping-particle":"","parse-names":false,"suffix":""},{"dropping-particle":"","family":"Kuball","given":"Martin","non-dropping-particle":"","parse-names":false,"suffix":""}],"container-title":"IEEE Electron Device Letters","id":"ITEM-1","issue":"10","issued":{"date-parts":[["2014"]]},"page":"1007-1009","publisher":"IEEE","title":"Contactless Thermal Boundary Resistance Measurement of GaN-on-Diamond Wafers","type":"article-journal","volume":"35"},"uris":["http://www.mendeley.com/documents/?uuid=0ab54763-45b6-434a-9f92-c009f20ed19e"]},{"id":"ITEM-2","itemData":{"DOI":"10.1016/j.diamond.2009.08.017","ISSN":"09259635","abstract":"This paper reports on the first demonstration of four-inch gallium nitride (GaN) on 100-micron CVD diamond substrates and the characterization of the interface between the GaN and the diamond. Currently, gallium nitride devices are used for microwave power amplification at frequencies of up to 100 GHz. The very high thermal conductivity of diamond enables the increase in power and improvement in lifetime and reliability of the amplifiers by efficiently removing the heat from the active region of devices fabricated on GaN-on-diamond substrates. While we have previously demonstrated and currently are producing 2-inch GaN-on-diamond wafers. Increasing the diameter of GaN-on-diamond substrate is both non-trivial and essential for entry into high-volume GaN electronics manufacturing. Since the primary significance of the GaN-on-diamond structure lies in its ability to efficiently remove the heat from the active regions, the state and quality of the bond between the GaN, the diamond, and any enabling adhesion layers are critical in the transmission of heat through the interface and the reliability of the completed devices. In this paper, in addition to the discussion of challenges associated with the scale-up, we characterize the interfacial bonding between the critical layers using a picosecond ultrasonic measurement technique. The measurements indicate excellent adhesion of the interlayer to both the GaN and to the diamond. The qualified substrates from this exercise were used in fabrication of devices that have demonstrated transition frequencies of up to 85 GHz. These findings should help to further the development of GaN-on-diamond technology on the path to commercialization for high-power, high-frequency amplifiers. © 2009 Elsevier B.V. All rights reserved.","author":[{"dropping-particle":"","family":"Francis","given":"D.","non-dropping-particle":"","parse-names":false,"suffix":""},{"dropping-particle":"","family":"Faili","given":"F.","non-dropping-particle":"","parse-names":false,"suffix":""},{"dropping-particle":"","family":"Babić","given":"D.","non-dropping-particle":"","parse-names":false,"suffix":""},{"dropping-particle":"","family":"Ejeckam","given":"F.","non-dropping-particle":"","parse-names":false,"suffix":""},{"dropping-particle":"","family":"Nurmikko","given":"A.","non-dropping-particle":"","parse-names":false,"suffix":""},{"dropping-particle":"","family":"Maris","given":"H.","non-dropping-particle":"","parse-names":false,"suffix":""}],"container-title":"Diamond and Related Materials","id":"ITEM-2","issue":"2-3","issued":{"date-parts":[["2010"]]},"page":"229-233","title":"Formation and characterization of 4-inch GaN-on-diamond substrates","type":"article-journal","volume":"19"},"uris":["http://www.mendeley.com/documents/?uuid=23ab7e4f-b853-465a-ba16-99caa34fc600"]}],"mendeley":{"formattedCitation":"[3], [4]","plainTextFormattedCitation":"[3], [4]","previouslyFormattedCitation":"[3], [4]"},"properties":{"noteIndex":0},"schema":"https://github.com/citation-style-language/schema/raw/master/csl-citation.json"}</w:instrText>
      </w:r>
      <w:r w:rsidRPr="006867DB">
        <w:fldChar w:fldCharType="separate"/>
      </w:r>
      <w:r w:rsidRPr="006867DB">
        <w:rPr>
          <w:noProof/>
        </w:rPr>
        <w:t>[3], [4]</w:t>
      </w:r>
      <w:r w:rsidRPr="006867DB">
        <w:fldChar w:fldCharType="end"/>
      </w:r>
      <w:r w:rsidRPr="006867DB">
        <w:t xml:space="preserve">. Two key factors must be considered during this process. First, the thermal boundary resistance (TBR) between the GaN and the diamond must be minimised to fully exploit the diamond’s thermal properties. Second, </w:t>
      </w:r>
      <w:r w:rsidR="00ED295F">
        <w:t>as</w:t>
      </w:r>
      <w:r w:rsidRPr="006867DB">
        <w:t xml:space="preserve"> the temperature of the GaN/diamond interface ramps between 25 and 200°C during typical device operation</w:t>
      </w:r>
      <w:r w:rsidR="006D29AA">
        <w:t>, a</w:t>
      </w:r>
      <w:r w:rsidR="00CE4CBF">
        <w:t>nd over an even larger range</w:t>
      </w:r>
      <w:r w:rsidR="00365EF6">
        <w:t>s for satellite applications</w:t>
      </w:r>
      <w:r w:rsidRPr="006867DB">
        <w:t xml:space="preserve">, there </w:t>
      </w:r>
      <w:r w:rsidR="00C42D6F">
        <w:t>could be</w:t>
      </w:r>
      <w:r w:rsidR="00C42D6F" w:rsidRPr="006867DB">
        <w:t xml:space="preserve"> </w:t>
      </w:r>
      <w:r w:rsidRPr="006867DB">
        <w:t xml:space="preserve">significant local stress </w:t>
      </w:r>
      <w:r w:rsidR="00ED295F">
        <w:t>due to</w:t>
      </w:r>
      <w:r w:rsidRPr="006867DB">
        <w:t xml:space="preserve"> thermal expansion mismatch [5]. To survive these conditions for a prolonged time, the interface between these two materials needs to be mechanically strong. The thermal expansion mismatch can also result in significant tensile stress</w:t>
      </w:r>
      <w:r w:rsidR="00ED295F">
        <w:t>es</w:t>
      </w:r>
      <w:r w:rsidRPr="006867DB">
        <w:t xml:space="preserve"> in the GaN during diamond growth which is carried out at around 800°C. Upon </w:t>
      </w:r>
      <w:r w:rsidRPr="006867DB">
        <w:t xml:space="preserve">cooling, the GaN film will attempt to contract but the newly formed diamond layer will stay essentially the same </w:t>
      </w:r>
      <w:r w:rsidR="00ED295F">
        <w:t>volume</w:t>
      </w:r>
      <w:r w:rsidRPr="006867DB">
        <w:t>. If the bond between the GaN and the diamond is strong, the diamond</w:t>
      </w:r>
      <w:r w:rsidR="00ED295F">
        <w:t xml:space="preserve"> </w:t>
      </w:r>
      <w:r w:rsidRPr="006867DB">
        <w:t xml:space="preserve">will hold the GaN in its expanded </w:t>
      </w:r>
      <w:r w:rsidR="00ED295F">
        <w:t>state</w:t>
      </w:r>
      <w:r w:rsidRPr="006867DB">
        <w:t xml:space="preserve"> resulting in tensile stress</w:t>
      </w:r>
      <w:r w:rsidR="00ED295F">
        <w:t>es</w:t>
      </w:r>
      <w:r w:rsidRPr="006867DB">
        <w:t>.</w:t>
      </w:r>
    </w:p>
    <w:p w14:paraId="6DF41B83" w14:textId="3F57C560" w:rsidR="002672C0" w:rsidRPr="006867DB" w:rsidRDefault="002672C0" w:rsidP="00144851">
      <w:pPr>
        <w:ind w:firstLine="272"/>
        <w:jc w:val="both"/>
      </w:pPr>
      <w:r w:rsidRPr="006867DB">
        <w:t xml:space="preserve">The aim of this study was to </w:t>
      </w:r>
      <w:r w:rsidR="00ED295F">
        <w:t>characterize the i</w:t>
      </w:r>
      <w:r w:rsidRPr="006867DB">
        <w:t>nterfacial fracture toughness</w:t>
      </w:r>
      <w:r w:rsidR="00ED295F">
        <w:t>,</w:t>
      </w:r>
      <w:r w:rsidRPr="006867DB">
        <w:t xml:space="preserve"> the TBR </w:t>
      </w:r>
      <w:r w:rsidR="00ED295F">
        <w:t xml:space="preserve">and the GaN residual stresses </w:t>
      </w:r>
      <w:r w:rsidRPr="006867DB">
        <w:t xml:space="preserve">for different </w:t>
      </w:r>
      <w:r w:rsidR="00ED295F">
        <w:t>samples</w:t>
      </w:r>
      <w:r w:rsidRPr="006867DB">
        <w:t xml:space="preserve">. </w:t>
      </w:r>
      <w:r w:rsidR="00ED295F">
        <w:t xml:space="preserve">More specifically, </w:t>
      </w:r>
      <w:r w:rsidR="004B5EC4">
        <w:t>t</w:t>
      </w:r>
      <w:r w:rsidRPr="006867DB">
        <w:t xml:space="preserve">ransient thermoreflectance (TTR) </w:t>
      </w:r>
      <w:r w:rsidRPr="006867DB">
        <w:fldChar w:fldCharType="begin" w:fldLock="1"/>
      </w:r>
      <w:r w:rsidRPr="006867DB">
        <w:instrText>ADDIN CSL_CITATION {"citationItems":[{"id":"ITEM-1","itemData":{"DOI":"10.1109/LED.2014.2350075","author":[{"dropping-particle":"","family":"Pomeroy","given":"James W","non-dropping-particle":"","parse-names":false,"suffix":""},{"dropping-particle":"","family":"Simon","given":"Roland Baranyai","non-dropping-particle":"","parse-names":false,"suffix":""},{"dropping-particle":"","family":"Sun","given":"Huarui","non-dropping-particle":"","parse-names":false,"suffix":""},{"dropping-particle":"","family":"Francis","given":"Daniel","non-dropping-particle":"","parse-names":false,"suffix":""},{"dropping-particle":"","family":"Faili","given":"Firooz","non-dropping-particle":"","parse-names":false,"suffix":""},{"dropping-particle":"","family":"Twitchen","given":"Daniel J","non-dropping-particle":"","parse-names":false,"suffix":""},{"dropping-particle":"","family":"Kuball","given":"Martin","non-dropping-particle":"","parse-names":false,"suffix":""}],"container-title":"IEEE Electron Device Letters","id":"ITEM-1","issue":"10","issued":{"date-parts":[["2014"]]},"page":"1007-1009","publisher":"IEEE","title":"Contactless Thermal Boundary Resistance Measurement of GaN-on-Diamond Wafers","type":"article-journal","volume":"35"},"uris":["http://www.mendeley.com/documents/?uuid=0ab54763-45b6-434a-9f92-c009f20ed19e"]}],"mendeley":{"formattedCitation":"[3]","plainTextFormattedCitation":"[3]","previouslyFormattedCitation":"[3]"},"properties":{"noteIndex":0},"schema":"https://github.com/citation-style-language/schema/raw/master/csl-citation.json"}</w:instrText>
      </w:r>
      <w:r w:rsidRPr="006867DB">
        <w:fldChar w:fldCharType="separate"/>
      </w:r>
      <w:r w:rsidRPr="006867DB">
        <w:rPr>
          <w:noProof/>
        </w:rPr>
        <w:t>[3]</w:t>
      </w:r>
      <w:r w:rsidRPr="006867DB">
        <w:fldChar w:fldCharType="end"/>
      </w:r>
      <w:r w:rsidRPr="006867DB">
        <w:t xml:space="preserve"> was used to probe the TBR between the GaN and diamond whilst nanoindentation induced blisters were used to assess the</w:t>
      </w:r>
      <w:r w:rsidR="00EF7BE6">
        <w:t xml:space="preserve"> mode I</w:t>
      </w:r>
      <w:r w:rsidRPr="006867DB">
        <w:t xml:space="preserve"> </w:t>
      </w:r>
      <w:r w:rsidR="00ED295F">
        <w:t xml:space="preserve">interfacial </w:t>
      </w:r>
      <w:r w:rsidR="00EF7BE6">
        <w:t>toughness</w:t>
      </w:r>
      <w:r w:rsidRPr="006867DB">
        <w:t>(</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m:t>
            </m:r>
          </m:sub>
        </m:sSub>
      </m:oMath>
      <w:r w:rsidRPr="006867DB">
        <w:rPr>
          <w:rFonts w:eastAsiaTheme="minorEastAsia"/>
        </w:rPr>
        <w:t>)</w:t>
      </w:r>
      <w:r w:rsidRPr="006867DB">
        <w:t xml:space="preserve"> </w:t>
      </w:r>
      <w:r w:rsidRPr="006867DB">
        <w:fldChar w:fldCharType="begin" w:fldLock="1"/>
      </w:r>
      <w:r w:rsidRPr="006867DB">
        <w:instrText>ADDIN CSL_CITATION {"citationItems":[{"id":"ITEM-1","itemData":{"DOI":"10.1021/acsaelm.8b00091","ISSN":"2637-6113","author":[{"dropping-particle":"","family":"Liu","given":"Dong","non-dropping-particle":"","parse-names":false,"suffix":""},{"dropping-particle":"","family":"Fabes","given":"Stephen","non-dropping-particle":"","parse-names":false,"suffix":""},{"dropping-particle":"","family":"Li","given":"Bo-Shiuan","non-dropping-particle":"","parse-names":false,"suffix":""},{"dropping-particle":"","family":"Francis","given":"Daniel","non-dropping-particle":"","parse-names":false,"suffix":""},{"dropping-particle":"","family":"Ritchie","given":"Robert O.","non-dropping-particle":"","parse-names":false,"suffix":""},{"dropping-particle":"","family":"Kuball","given":"Martin","non-dropping-particle":"","parse-names":false,"suffix":""}],"container-title":"ACS Applied Electronic Materials","genre":"research-article","id":"ITEM-1","issued":{"date-parts":[["2019"]]},"page":"354-369","publisher":"American Chemical Society","title":"Characterization of the Interfacial Toughness in a Novel “GaN-on-Diamond” Material for High-Power RF Devices","type":"article-journal","volume":"1"},"uris":["http://www.mendeley.com/documents/?uuid=4ac9e697-fdf2-4ac5-9df5-93917c1b96ac"]}],"mendeley":{"formattedCitation":"[5]","plainTextFormattedCitation":"[5]","previouslyFormattedCitation":"[5]"},"properties":{"noteIndex":0},"schema":"https://github.com/citation-style-language/schema/raw/master/csl-citation.json"}</w:instrText>
      </w:r>
      <w:r w:rsidRPr="006867DB">
        <w:fldChar w:fldCharType="separate"/>
      </w:r>
      <w:r w:rsidRPr="006867DB">
        <w:rPr>
          <w:noProof/>
        </w:rPr>
        <w:t>[5]</w:t>
      </w:r>
      <w:r w:rsidRPr="006867DB">
        <w:fldChar w:fldCharType="end"/>
      </w:r>
      <w:r w:rsidRPr="006867DB">
        <w:t xml:space="preserve">. </w:t>
      </w:r>
      <w:r w:rsidR="007B1C31">
        <w:t>Residual stresses in</w:t>
      </w:r>
      <w:r w:rsidR="00EF7BE6">
        <w:t xml:space="preserve"> the</w:t>
      </w:r>
      <w:r w:rsidR="007B1C31">
        <w:t xml:space="preserve"> GaN</w:t>
      </w:r>
      <w:r w:rsidR="00EF7BE6">
        <w:t xml:space="preserve"> films</w:t>
      </w:r>
      <w:r w:rsidR="007B1C31">
        <w:t xml:space="preserve"> w</w:t>
      </w:r>
      <w:r w:rsidR="00EF7BE6">
        <w:t>ere</w:t>
      </w:r>
      <w:r w:rsidR="007B1C31">
        <w:t xml:space="preserve"> assessed by Raman spectroscopy.</w:t>
      </w:r>
    </w:p>
    <w:p w14:paraId="50218475" w14:textId="48D06CE5" w:rsidR="008F3F03" w:rsidRPr="006867DB" w:rsidRDefault="008F3F03" w:rsidP="002672C0">
      <w:pPr>
        <w:pStyle w:val="BodyText2"/>
        <w:tabs>
          <w:tab w:val="left" w:pos="270"/>
        </w:tabs>
        <w:rPr>
          <w:i/>
        </w:rPr>
      </w:pPr>
    </w:p>
    <w:p w14:paraId="30E34CC1" w14:textId="3CD0FA97" w:rsidR="008F3F03" w:rsidRDefault="002672C0" w:rsidP="00FB7DA4">
      <w:pPr>
        <w:pStyle w:val="Heading2"/>
      </w:pPr>
      <w:r w:rsidRPr="006867DB">
        <w:t>experimental methods</w:t>
      </w:r>
    </w:p>
    <w:p w14:paraId="382A5649" w14:textId="77777777" w:rsidR="00C11E09" w:rsidRPr="00C11E09" w:rsidRDefault="00C11E09" w:rsidP="00C11E09"/>
    <w:p w14:paraId="4A441099" w14:textId="28BE97DF" w:rsidR="00C649FD" w:rsidRDefault="004738CB" w:rsidP="00144851">
      <w:pPr>
        <w:ind w:firstLine="272"/>
        <w:jc w:val="both"/>
      </w:pPr>
      <w:r w:rsidRPr="006867DB">
        <w:t>Three different samples were investigated, each with different SiN</w:t>
      </w:r>
      <w:r w:rsidRPr="006867DB">
        <w:rPr>
          <w:vertAlign w:val="subscript"/>
        </w:rPr>
        <w:t>x</w:t>
      </w:r>
      <w:r w:rsidRPr="006867DB">
        <w:t xml:space="preserve"> interlayer thicknesses </w:t>
      </w:r>
      <w:r w:rsidR="00D9315D">
        <w:t>but identical</w:t>
      </w:r>
      <w:r w:rsidR="00D9315D" w:rsidRPr="006867DB">
        <w:t xml:space="preserve"> </w:t>
      </w:r>
      <w:r w:rsidRPr="006867DB">
        <w:t>diamond growth conditions</w:t>
      </w:r>
      <w:r w:rsidR="007B1C31">
        <w:t xml:space="preserve">; all samples had a 50 nm SiNx protective layer on top of the GaN </w:t>
      </w:r>
      <w:r w:rsidRPr="006867DB">
        <w:t>(Table 1).</w:t>
      </w:r>
      <w:r w:rsidR="00F246A8">
        <w:t xml:space="preserve"> Diamond growth was carried out by Element 6</w:t>
      </w:r>
      <w:r w:rsidR="00D527AD">
        <w:t>.</w:t>
      </w:r>
      <w:r w:rsidR="004F25E4">
        <w:t xml:space="preserve"> </w:t>
      </w:r>
      <w:r w:rsidR="00F67CF5">
        <w:t xml:space="preserve">Commercial </w:t>
      </w:r>
      <w:r w:rsidR="00E47092">
        <w:t>GaN</w:t>
      </w:r>
      <w:r w:rsidR="00F67CF5">
        <w:t>-</w:t>
      </w:r>
      <w:r w:rsidR="00E47092">
        <w:t>on</w:t>
      </w:r>
      <w:r w:rsidR="00F67CF5">
        <w:t>-</w:t>
      </w:r>
      <w:r w:rsidR="00E47092">
        <w:t xml:space="preserve">Si wafers were temporarily bonded to Si handle wafers. </w:t>
      </w:r>
      <w:r w:rsidR="00EB4111">
        <w:t>The Si substrate and strain relief layers were then removed and the SiN</w:t>
      </w:r>
      <w:r w:rsidR="00EB4111">
        <w:rPr>
          <w:vertAlign w:val="subscript"/>
        </w:rPr>
        <w:t>x</w:t>
      </w:r>
      <w:r w:rsidR="00EB4111">
        <w:t xml:space="preserve"> interlayer was deposited onto the GaN</w:t>
      </w:r>
      <w:r w:rsidR="007968D7">
        <w:t xml:space="preserve">. The </w:t>
      </w:r>
      <w:r w:rsidR="00BB533A">
        <w:t>SiN</w:t>
      </w:r>
      <w:r w:rsidR="00BB533A">
        <w:rPr>
          <w:vertAlign w:val="subscript"/>
        </w:rPr>
        <w:t xml:space="preserve">x </w:t>
      </w:r>
      <w:r w:rsidR="00BB533A">
        <w:t xml:space="preserve">layer was then seeded using </w:t>
      </w:r>
      <w:r w:rsidR="00E92341">
        <w:t xml:space="preserve">diamond nano </w:t>
      </w:r>
      <w:r w:rsidR="00ED295F">
        <w:t>particles</w:t>
      </w:r>
      <w:r w:rsidR="00BB533A">
        <w:t xml:space="preserve"> </w:t>
      </w:r>
      <w:r w:rsidR="008F0DF0">
        <w:t>(diameter 5-10 nm) and diamond growth was carried out by microwave chemical vapour deposition</w:t>
      </w:r>
      <w:r w:rsidR="00195A55">
        <w:t xml:space="preserve"> using the same growth conditions for all samples</w:t>
      </w:r>
      <w:r w:rsidR="00815139">
        <w:t xml:space="preserve">. </w:t>
      </w:r>
      <w:r w:rsidRPr="006867DB">
        <w:t>Nanoindentation was carried using a Berkovich tip at a range of depths (</w:t>
      </w:r>
      <w:r w:rsidR="00ED295F">
        <w:t xml:space="preserve">10 indents at </w:t>
      </w:r>
      <w:r w:rsidRPr="006867DB">
        <w:t xml:space="preserve">each depth). The indents were </w:t>
      </w:r>
      <w:r w:rsidRPr="006867DB">
        <w:rPr>
          <w:spacing w:val="-10"/>
        </w:rPr>
        <w:t>100 μm</w:t>
      </w:r>
      <w:r w:rsidRPr="006867DB">
        <w:t xml:space="preserve"> apart to prevent </w:t>
      </w:r>
      <w:r w:rsidR="00ED295F">
        <w:t xml:space="preserve">stress field </w:t>
      </w:r>
      <w:r w:rsidRPr="006867DB">
        <w:t xml:space="preserve">interactions. A selection of blisters was analysed using atomic force microscopy (AFM, Fig 1a) and the blister radii, </w:t>
      </w:r>
      <w:r w:rsidRPr="006867DB">
        <w:rPr>
          <w:i/>
          <w:iCs/>
        </w:rPr>
        <w:t>a</w:t>
      </w:r>
      <w:r w:rsidRPr="006867DB">
        <w:t xml:space="preserve">, and the maximum buckle height, </w:t>
      </w:r>
      <w:r w:rsidRPr="006867DB">
        <w:rPr>
          <w:i/>
          <w:iCs/>
        </w:rPr>
        <w:t>δ</w:t>
      </w:r>
      <w:r w:rsidRPr="006867DB">
        <w:t xml:space="preserve">, were extracted from line profiles along the principal directions of the indent (Fig. 1b). </w:t>
      </w:r>
    </w:p>
    <w:p w14:paraId="6649C98B" w14:textId="36FAFF70" w:rsidR="004738CB" w:rsidRPr="006867DB" w:rsidRDefault="004738CB" w:rsidP="00144851">
      <w:pPr>
        <w:ind w:firstLine="272"/>
        <w:jc w:val="both"/>
      </w:pPr>
      <w:r w:rsidRPr="006867DB">
        <w:t xml:space="preserve">The mean of the radii and buckle heights for each blister were used to calculat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m:t>
            </m:r>
          </m:sub>
        </m:sSub>
      </m:oMath>
      <w:r w:rsidRPr="006867DB">
        <w:t xml:space="preserve"> using the Hutchinson-Suo method </w:t>
      </w:r>
      <w:r w:rsidRPr="006867DB">
        <w:fldChar w:fldCharType="begin" w:fldLock="1"/>
      </w:r>
      <w:r w:rsidRPr="006867DB">
        <w:instrText>ADDIN CSL_CITATION {"citationItems":[{"id":"ITEM-1","itemData":{"author":[{"dropping-particle":"","family":"Hutchinson","given":"J. W.","non-dropping-particle":"","parse-names":false,"suffix":""},{"dropping-particle":"","family":"Suo","given":"Z.","non-dropping-particle":"","parse-names":false,"suffix":""}],"container-title":"Advances in Applied Mechanics","id":"ITEM-1","issued":{"date-parts":[["1991"]]},"page":"63-191","title":"Mixed Mode Cracking in Layered Materials","type":"article-journal","volume":"29"},"uris":["http://www.mendeley.com/documents/?uuid=d34e3899-4b76-4100-b319-15e6896d43e5"]}],"mendeley":{"formattedCitation":"[6]","plainTextFormattedCitation":"[6]","previouslyFormattedCitation":"[6]"},"properties":{"noteIndex":0},"schema":"https://github.com/citation-style-language/schema/raw/master/csl-citation.json"}</w:instrText>
      </w:r>
      <w:r w:rsidRPr="006867DB">
        <w:fldChar w:fldCharType="separate"/>
      </w:r>
      <w:r w:rsidRPr="006867DB">
        <w:rPr>
          <w:noProof/>
        </w:rPr>
        <w:t>[6]</w:t>
      </w:r>
      <w:r w:rsidRPr="006867DB">
        <w:fldChar w:fldCharType="end"/>
      </w:r>
      <w:r w:rsidRPr="006867DB">
        <w:t xml:space="preserve">. The blister is modelled as a clamped plate undergoing Eulerian buckling. Hutchinson and Suo showed that it is possible to calculate the </w:t>
      </w:r>
      <w:r w:rsidR="009F0815">
        <w:t>mode I interfacial toughness</w:t>
      </w:r>
      <w:r w:rsidRPr="006867DB">
        <w:t xml:space="preserve"> for circular blisters with brittle interfaces using equation</w:t>
      </w:r>
      <w:r w:rsidR="009F0815">
        <w:t xml:space="preserve"> 1</w:t>
      </w:r>
      <w:r w:rsidRPr="006867DB">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3402"/>
        <w:gridCol w:w="473"/>
      </w:tblGrid>
      <w:tr w:rsidR="004738CB" w:rsidRPr="006867DB" w14:paraId="0F10D823" w14:textId="77777777" w:rsidTr="00054E3E">
        <w:trPr>
          <w:jc w:val="center"/>
        </w:trPr>
        <w:tc>
          <w:tcPr>
            <w:tcW w:w="279" w:type="dxa"/>
          </w:tcPr>
          <w:p w14:paraId="37C5D547" w14:textId="77777777" w:rsidR="004738CB" w:rsidRPr="006867DB" w:rsidRDefault="004738CB" w:rsidP="00054E3E">
            <w:pPr>
              <w:jc w:val="both"/>
              <w:rPr>
                <w:rFonts w:ascii="Times New Roman" w:eastAsiaTheme="minorEastAsia" w:hAnsi="Times New Roman" w:cs="Times New Roman"/>
              </w:rPr>
            </w:pPr>
          </w:p>
        </w:tc>
        <w:tc>
          <w:tcPr>
            <w:tcW w:w="3402" w:type="dxa"/>
          </w:tcPr>
          <w:p w14:paraId="3B93E154" w14:textId="77777777" w:rsidR="004738CB" w:rsidRPr="008A5538" w:rsidRDefault="00F85E0B" w:rsidP="00054E3E">
            <w:pPr>
              <w:jc w:val="both"/>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G</m:t>
                    </m:r>
                  </m:e>
                  <m:sub>
                    <m:r>
                      <w:rPr>
                        <w:rFonts w:ascii="Cambria Math" w:eastAsiaTheme="minorEastAsia" w:hAnsi="Cambria Math" w:cs="Times New Roman"/>
                        <w:sz w:val="20"/>
                        <w:szCs w:val="20"/>
                      </w:rPr>
                      <m:t>IC</m:t>
                    </m:r>
                  </m:sub>
                </m:sSub>
                <m:r>
                  <w:rPr>
                    <w:rFonts w:ascii="Cambria Math" w:eastAsiaTheme="minorEastAsia" w:hAnsi="Cambria Math" w:cs="Times New Roman"/>
                    <w:sz w:val="20"/>
                    <w:szCs w:val="20"/>
                  </w:rPr>
                  <m:t>=</m:t>
                </m:r>
                <m:f>
                  <m:fPr>
                    <m:ctrlPr>
                      <w:rPr>
                        <w:rFonts w:ascii="Cambria Math" w:eastAsiaTheme="minorEastAsia" w:hAnsi="Cambria Math" w:cs="Times New Roman"/>
                        <w:sz w:val="20"/>
                        <w:szCs w:val="20"/>
                      </w:rPr>
                    </m:ctrlPr>
                  </m:fPr>
                  <m:num>
                    <m:sSub>
                      <m:sSubPr>
                        <m:ctrlPr>
                          <w:rPr>
                            <w:rFonts w:ascii="Cambria Math" w:eastAsiaTheme="minorEastAsia" w:hAnsi="Cambria Math" w:cs="Times New Roman"/>
                            <w:sz w:val="20"/>
                            <w:szCs w:val="20"/>
                          </w:rPr>
                        </m:ctrlPr>
                      </m:sSubPr>
                      <m:e>
                        <m:r>
                          <w:rPr>
                            <w:rFonts w:ascii="Cambria Math" w:eastAsiaTheme="minorEastAsia" w:hAnsi="Cambria Math" w:cs="Times New Roman"/>
                            <w:sz w:val="20"/>
                            <w:szCs w:val="20"/>
                          </w:rPr>
                          <m:t>G</m:t>
                        </m:r>
                      </m:e>
                      <m:sub>
                        <m:r>
                          <w:rPr>
                            <w:rFonts w:ascii="Cambria Math" w:eastAsiaTheme="minorEastAsia" w:hAnsi="Cambria Math" w:cs="Times New Roman"/>
                            <w:sz w:val="20"/>
                            <w:szCs w:val="20"/>
                          </w:rPr>
                          <m:t>iC</m:t>
                        </m:r>
                      </m:sub>
                    </m:sSub>
                    <m:d>
                      <m:dPr>
                        <m:ctrlPr>
                          <w:rPr>
                            <w:rFonts w:ascii="Cambria Math" w:eastAsiaTheme="minorEastAsia" w:hAnsi="Cambria Math" w:cs="Times New Roman"/>
                            <w:sz w:val="20"/>
                            <w:szCs w:val="20"/>
                          </w:rPr>
                        </m:ctrlPr>
                      </m:dPr>
                      <m:e>
                        <m:r>
                          <w:rPr>
                            <w:rFonts w:ascii="Cambria Math" w:eastAsiaTheme="minorEastAsia" w:hAnsi="Cambria Math" w:cs="Times New Roman"/>
                            <w:sz w:val="20"/>
                            <w:szCs w:val="20"/>
                          </w:rPr>
                          <m:t>ψ</m:t>
                        </m:r>
                      </m:e>
                    </m:d>
                  </m:num>
                  <m:den>
                    <m:d>
                      <m:dPr>
                        <m:begChr m:val="["/>
                        <m:endChr m:val="]"/>
                        <m:ctrlPr>
                          <w:rPr>
                            <w:rFonts w:ascii="Cambria Math" w:eastAsiaTheme="minorEastAsia" w:hAnsi="Cambria Math" w:cs="Times New Roman"/>
                            <w:sz w:val="20"/>
                            <w:szCs w:val="20"/>
                          </w:rPr>
                        </m:ctrlPr>
                      </m:dPr>
                      <m:e>
                        <m:r>
                          <w:rPr>
                            <w:rFonts w:ascii="Cambria Math" w:eastAsiaTheme="minorEastAsia" w:hAnsi="Cambria Math" w:cs="Times New Roman"/>
                            <w:sz w:val="20"/>
                            <w:szCs w:val="20"/>
                          </w:rPr>
                          <m:t>1+</m:t>
                        </m:r>
                        <m:func>
                          <m:funcPr>
                            <m:ctrlPr>
                              <w:rPr>
                                <w:rFonts w:ascii="Cambria Math" w:eastAsiaTheme="minorEastAsia" w:hAnsi="Cambria Math" w:cs="Times New Roman"/>
                                <w:sz w:val="20"/>
                                <w:szCs w:val="20"/>
                              </w:rPr>
                            </m:ctrlPr>
                          </m:funcPr>
                          <m:fName>
                            <m:sSup>
                              <m:sSupPr>
                                <m:ctrlPr>
                                  <w:rPr>
                                    <w:rFonts w:ascii="Cambria Math" w:eastAsiaTheme="minorEastAsia" w:hAnsi="Cambria Math" w:cs="Times New Roman"/>
                                    <w:sz w:val="20"/>
                                    <w:szCs w:val="20"/>
                                  </w:rPr>
                                </m:ctrlPr>
                              </m:sSupPr>
                              <m:e>
                                <m:r>
                                  <m:rPr>
                                    <m:sty m:val="p"/>
                                  </m:rPr>
                                  <w:rPr>
                                    <w:rFonts w:ascii="Cambria Math" w:eastAsiaTheme="minorEastAsia" w:hAnsi="Cambria Math" w:cs="Times New Roman"/>
                                    <w:sz w:val="20"/>
                                    <w:szCs w:val="20"/>
                                  </w:rPr>
                                  <m:t>tan</m:t>
                                </m:r>
                              </m:e>
                              <m:sup>
                                <m:r>
                                  <w:rPr>
                                    <w:rFonts w:ascii="Cambria Math" w:eastAsiaTheme="minorEastAsia" w:hAnsi="Cambria Math" w:cs="Times New Roman"/>
                                    <w:sz w:val="20"/>
                                    <w:szCs w:val="20"/>
                                  </w:rPr>
                                  <m:t>2</m:t>
                                </m:r>
                              </m:sup>
                            </m:sSup>
                          </m:fName>
                          <m:e>
                            <m:d>
                              <m:dPr>
                                <m:ctrlPr>
                                  <w:rPr>
                                    <w:rFonts w:ascii="Cambria Math" w:eastAsiaTheme="minorEastAsia" w:hAnsi="Cambria Math" w:cs="Times New Roman"/>
                                    <w:sz w:val="20"/>
                                    <w:szCs w:val="20"/>
                                  </w:rPr>
                                </m:ctrlPr>
                              </m:dPr>
                              <m:e>
                                <m:d>
                                  <m:dPr>
                                    <m:ctrlPr>
                                      <w:rPr>
                                        <w:rFonts w:ascii="Cambria Math" w:eastAsiaTheme="minorEastAsia" w:hAnsi="Cambria Math" w:cs="Times New Roman"/>
                                        <w:sz w:val="20"/>
                                        <w:szCs w:val="20"/>
                                      </w:rPr>
                                    </m:ctrlPr>
                                  </m:dPr>
                                  <m:e>
                                    <m:r>
                                      <w:rPr>
                                        <w:rFonts w:ascii="Cambria Math" w:eastAsiaTheme="minorEastAsia" w:hAnsi="Cambria Math" w:cs="Times New Roman"/>
                                        <w:sz w:val="20"/>
                                        <w:szCs w:val="20"/>
                                      </w:rPr>
                                      <m:t>1-λ</m:t>
                                    </m:r>
                                  </m:e>
                                </m:d>
                                <m:r>
                                  <w:rPr>
                                    <w:rFonts w:ascii="Cambria Math" w:eastAsiaTheme="minorEastAsia" w:hAnsi="Cambria Math" w:cs="Times New Roman"/>
                                    <w:sz w:val="20"/>
                                    <w:szCs w:val="20"/>
                                  </w:rPr>
                                  <m:t>ψ</m:t>
                                </m:r>
                              </m:e>
                            </m:d>
                          </m:e>
                        </m:func>
                      </m:e>
                    </m:d>
                  </m:den>
                </m:f>
                <m:r>
                  <w:rPr>
                    <w:rFonts w:ascii="Cambria Math" w:eastAsiaTheme="minorEastAsia" w:hAnsi="Cambria Math" w:cs="Times New Roman"/>
                    <w:sz w:val="20"/>
                    <w:szCs w:val="20"/>
                  </w:rPr>
                  <m:t>.</m:t>
                </m:r>
              </m:oMath>
            </m:oMathPara>
          </w:p>
        </w:tc>
        <w:tc>
          <w:tcPr>
            <w:tcW w:w="473" w:type="dxa"/>
            <w:vAlign w:val="center"/>
          </w:tcPr>
          <w:p w14:paraId="333839DE" w14:textId="77777777" w:rsidR="004738CB" w:rsidRPr="006867DB" w:rsidRDefault="004738CB" w:rsidP="00054E3E">
            <w:pPr>
              <w:jc w:val="both"/>
              <w:rPr>
                <w:rFonts w:ascii="Times New Roman" w:eastAsiaTheme="minorEastAsia" w:hAnsi="Times New Roman" w:cs="Times New Roman"/>
              </w:rPr>
            </w:pPr>
            <w:r w:rsidRPr="006867DB">
              <w:rPr>
                <w:rFonts w:ascii="Times New Roman" w:eastAsiaTheme="minorEastAsia" w:hAnsi="Times New Roman" w:cs="Times New Roman"/>
              </w:rPr>
              <w:t>(1)</w:t>
            </w:r>
          </w:p>
        </w:tc>
      </w:tr>
    </w:tbl>
    <w:p w14:paraId="65EF9BFB" w14:textId="77777777" w:rsidR="00C11E09" w:rsidRDefault="004738CB" w:rsidP="00C11E09">
      <w:pPr>
        <w:jc w:val="both"/>
      </w:pPr>
      <w:r w:rsidRPr="006867DB">
        <w:t xml:space="preserve">Here, </w:t>
      </w:r>
      <m:oMath>
        <m:sSub>
          <m:sSubPr>
            <m:ctrlPr>
              <w:rPr>
                <w:rFonts w:ascii="Cambria Math" w:eastAsiaTheme="minorEastAsia" w:hAnsi="Cambria Math"/>
              </w:rPr>
            </m:ctrlPr>
          </m:sSubPr>
          <m:e>
            <m:r>
              <w:rPr>
                <w:rFonts w:ascii="Cambria Math" w:eastAsiaTheme="minorEastAsia" w:hAnsi="Cambria Math"/>
              </w:rPr>
              <m:t>G</m:t>
            </m:r>
          </m:e>
          <m:sub>
            <m:r>
              <w:rPr>
                <w:rFonts w:ascii="Cambria Math" w:eastAsiaTheme="minorEastAsia" w:hAnsi="Cambria Math"/>
              </w:rPr>
              <m:t>iC</m:t>
            </m:r>
          </m:sub>
        </m:sSub>
        <m:d>
          <m:dPr>
            <m:ctrlPr>
              <w:rPr>
                <w:rFonts w:ascii="Cambria Math" w:eastAsiaTheme="minorEastAsia" w:hAnsi="Cambria Math"/>
              </w:rPr>
            </m:ctrlPr>
          </m:dPr>
          <m:e>
            <m:r>
              <w:rPr>
                <w:rFonts w:ascii="Cambria Math" w:eastAsiaTheme="minorEastAsia" w:hAnsi="Cambria Math"/>
              </w:rPr>
              <m:t>ψ</m:t>
            </m:r>
          </m:e>
        </m:d>
      </m:oMath>
      <w:r w:rsidRPr="006867DB">
        <w:t xml:space="preserve"> is the mixed mode interfacial toughness and can be calculated if the biaxial buckling stress and the driving stress are known. These can be derived from </w:t>
      </w:r>
      <w:r w:rsidRPr="006867DB">
        <w:rPr>
          <w:i/>
          <w:iCs/>
        </w:rPr>
        <w:t>a</w:t>
      </w:r>
      <w:r w:rsidRPr="006867DB">
        <w:t xml:space="preserve">, </w:t>
      </w:r>
      <w:r w:rsidRPr="006867DB">
        <w:rPr>
          <w:i/>
          <w:iCs/>
        </w:rPr>
        <w:t>δ</w:t>
      </w:r>
      <w:r w:rsidRPr="006867DB">
        <w:t xml:space="preserve">, the film thickness, </w:t>
      </w:r>
      <w:r w:rsidRPr="006867DB">
        <w:rPr>
          <w:i/>
          <w:iCs/>
        </w:rPr>
        <w:t>h</w:t>
      </w:r>
      <w:r w:rsidRPr="006867DB">
        <w:t xml:space="preserve">, and the Young’s modulus and Poisson’s ratio of the film. In this case, </w:t>
      </w:r>
      <m:oMath>
        <m:r>
          <w:rPr>
            <w:rFonts w:ascii="Cambria Math" w:hAnsi="Cambria Math"/>
          </w:rPr>
          <m:t>E</m:t>
        </m:r>
      </m:oMath>
      <w:r w:rsidRPr="006867DB">
        <w:t xml:space="preserve"> was taken as </w:t>
      </w:r>
      <w:r w:rsidRPr="006867DB">
        <w:rPr>
          <w:spacing w:val="-10"/>
        </w:rPr>
        <w:t>295 GPa</w:t>
      </w:r>
      <w:r w:rsidRPr="006867DB">
        <w:t xml:space="preserve">, </w:t>
      </w:r>
      <m:oMath>
        <m:r>
          <w:rPr>
            <w:rFonts w:ascii="Cambria Math" w:hAnsi="Cambria Math"/>
          </w:rPr>
          <m:t xml:space="preserve">v </m:t>
        </m:r>
      </m:oMath>
      <w:r w:rsidRPr="006867DB">
        <w:t xml:space="preserve">as 0.25 </w:t>
      </w:r>
      <w:r w:rsidRPr="006867DB">
        <w:fldChar w:fldCharType="begin" w:fldLock="1"/>
      </w:r>
      <w:r w:rsidRPr="006867DB">
        <w:instrText>ADDIN CSL_CITATION {"citationItems":[{"id":"ITEM-1","itemData":{"DOI":"10.1021/acsaelm.8b00091","ISSN":"2637-6113","author":[{"dropping-particle":"","family":"Liu","given":"Dong","non-dropping-particle":"","parse-names":false,"suffix":""},{"dropping-particle":"","family":"Fabes","given":"Stephen","non-dropping-particle":"","parse-names":false,"suffix":""},{"dropping-particle":"","family":"Li","given":"Bo-Shiuan","non-dropping-particle":"","parse-names":false,"suffix":""},{"dropping-particle":"","family":"Francis","given":"Daniel","non-dropping-particle":"","parse-names":false,"suffix":""},{"dropping-particle":"","family":"Ritchie","given":"Robert O.","non-dropping-particle":"","parse-names":false,"suffix":""},{"dropping-particle":"","family":"Kuball","given":"Martin","non-dropping-particle":"","parse-names":false,"suffix":""}],"container-title":"ACS Applied Electronic Materials","genre":"research-article","id":"ITEM-1","issued":{"date-parts":[["2019"]]},"page":"354-369","publisher":"American Chemical Society","title":"Characterization of the Interfacial Toughness in a Novel “GaN-on-Diamond” Material for High-Power RF Devices","type":"article-journal","volume":"1"},"uris":["http://www.mendeley.com/documents/?uuid=4ac9e697-fdf2-4ac5-9df5-93917c1b96ac"]}],"mendeley":{"formattedCitation":"[5]","plainTextFormattedCitation":"[5]","previouslyFormattedCitation":"[5]"},"properties":{"noteIndex":0},"schema":"https://github.com/citation-style-language/schema/raw/master/csl-citation.json"}</w:instrText>
      </w:r>
      <w:r w:rsidRPr="006867DB">
        <w:fldChar w:fldCharType="separate"/>
      </w:r>
      <w:r w:rsidRPr="006867DB">
        <w:rPr>
          <w:noProof/>
        </w:rPr>
        <w:t>[5]</w:t>
      </w:r>
      <w:r w:rsidRPr="006867DB">
        <w:fldChar w:fldCharType="end"/>
      </w:r>
      <w:r w:rsidRPr="006867DB">
        <w:t xml:space="preserve">, and </w:t>
      </w:r>
      <m:oMath>
        <m:r>
          <w:rPr>
            <w:rFonts w:ascii="Cambria Math" w:hAnsi="Cambria Math"/>
          </w:rPr>
          <m:t>λ</m:t>
        </m:r>
      </m:oMath>
      <w:r w:rsidRPr="006867DB">
        <w:t xml:space="preserve">, which is the shear contribution to the fracture toughness, as 0.3. The value of </w:t>
      </w:r>
      <w:r w:rsidRPr="006867DB">
        <w:rPr>
          <w:i/>
          <w:iCs/>
        </w:rPr>
        <w:t xml:space="preserve">ψ </w:t>
      </w:r>
      <w:r w:rsidRPr="006867DB">
        <w:t xml:space="preserve">was calculated using the asymptotic solution for the phase angle of a circular blister </w:t>
      </w:r>
      <w:r w:rsidRPr="006867DB">
        <w:fldChar w:fldCharType="begin" w:fldLock="1"/>
      </w:r>
      <w:r w:rsidRPr="006867DB">
        <w:instrText>ADDIN CSL_CITATION {"citationItems":[{"id":"ITEM-1","itemData":{"author":[{"dropping-particle":"","family":"Hutchinson","given":"J. W.","non-dropping-particle":"","parse-names":false,"suffix":""},{"dropping-particle":"","family":"Suo","given":"Z.","non-dropping-particle":"","parse-names":false,"suffix":""}],"container-title":"Advances in Applied Mechanics","id":"ITEM-1","issued":{"date-parts":[["1991"]]},"page":"63-191","title":"Mixed Mode Cracking in Layered Materials","type":"article-journal","volume":"29"},"uris":["http://www.mendeley.com/documents/?uuid=d34e3899-4b76-4100-b319-15e6896d43e5"]}],"mendeley":{"formattedCitation":"[6]","plainTextFormattedCitation":"[6]","previouslyFormattedCitation":"[6]"},"properties":{"noteIndex":0},"schema":"https://github.com/citation-style-language/schema/raw/master/csl-citation.json"}</w:instrText>
      </w:r>
      <w:r w:rsidRPr="006867DB">
        <w:fldChar w:fldCharType="separate"/>
      </w:r>
      <w:r w:rsidRPr="006867DB">
        <w:rPr>
          <w:noProof/>
        </w:rPr>
        <w:t>[6]</w:t>
      </w:r>
      <w:r w:rsidRPr="006867DB">
        <w:fldChar w:fldCharType="end"/>
      </w:r>
      <w:r w:rsidRPr="006867DB">
        <w:t xml:space="preserve">. </w:t>
      </w:r>
    </w:p>
    <w:p w14:paraId="2B59FA92" w14:textId="3B38F111" w:rsidR="00740C47" w:rsidRDefault="004738CB" w:rsidP="00144851">
      <w:pPr>
        <w:ind w:firstLine="272"/>
        <w:jc w:val="both"/>
      </w:pPr>
      <w:r w:rsidRPr="006867DB">
        <w:t>For TTR measurements, a 355</w:t>
      </w:r>
      <w:r w:rsidR="008E4B0D">
        <w:t xml:space="preserve"> </w:t>
      </w:r>
      <w:r w:rsidRPr="006867DB">
        <w:t>nm pulsed laser was used to heat the GaN surface while a 488</w:t>
      </w:r>
      <w:r w:rsidR="008E4B0D">
        <w:t xml:space="preserve"> </w:t>
      </w:r>
      <w:r w:rsidRPr="006867DB">
        <w:t xml:space="preserve">nm continuous wave probe laser was used to monitor the reflectance change as a function of time, which has a linear relation to the temperature change of the sample surface. To extract the TBR between the GaN and diamond, the normalised traces were fitted by solving the heat diffusion equations through a multilayer stack </w:t>
      </w:r>
      <w:r w:rsidRPr="006867DB">
        <w:fldChar w:fldCharType="begin" w:fldLock="1"/>
      </w:r>
      <w:r w:rsidRPr="006867DB">
        <w:instrText>ADDIN CSL_CITATION {"citationItems":[{"id":"ITEM-1","itemData":{"DOI":"10.1021/acsami.7b08961","ISSN":"19448252","abstract":"© 2017 American Chemical Society. GaN-on-diamond device cooling can be enhanced by reducing the effective thermal boundary resistance (TBR eff ) of the GaN/diamond interface. The thermal properties of this interface and of the polycrystalline diamond grown onto GaN using SiN and AlN barrier layers as well as without any barrier layer under different growth conditions are investigated and systematically compared for the first time. TBR eff values are correlated with transmission electron microscopy analysis, showing that the lowest reported TBR eff (</w:instrText>
      </w:r>
      <w:r w:rsidRPr="006867DB">
        <w:rPr>
          <w:rFonts w:ascii="Cambria Math" w:hAnsi="Cambria Math" w:cs="Cambria Math"/>
        </w:rPr>
        <w:instrText>∼</w:instrText>
      </w:r>
      <w:r w:rsidRPr="006867DB">
        <w:instrText>6.5 m 2 K/GW) is obtained by using ultrathin SiN barrier layers with a smooth interface formed, whereas the direct growth of diamond onto GaN results in one to two orders of magnitude higher TBR eff due to the formation of a rough interface. AlN barrier layers can produce a TBR eff as low as SiN barrier layers in some cases; however, their TBR eff are rather dependent on growth conditions. We also observe a decreasing diamond thermal resistance with increasing growth temperature.","author":[{"dropping-particle":"","family":"Zhou","given":"Yan","non-dropping-particle":"","parse-names":false,"suffix":""},{"dropping-particle":"","family":"Anaya","given":"Julian","non-dropping-particle":"","parse-names":false,"suffix":""},{"dropping-particle":"","family":"Pomeroy","given":"James","non-dropping-particle":"","parse-names":false,"suffix":""},{"dropping-particle":"","family":"Sun","given":"Huarui","non-dropping-particle":"","parse-names":false,"suffix":""},{"dropping-particle":"","family":"Gu","given":"Xing","non-dropping-particle":"","parse-names":false,"suffix":""},{"dropping-particle":"","family":"Xie","given":"Andy","non-dropping-particle":"","parse-names":false,"suffix":""},{"dropping-particle":"","family":"Beam","given":"Edward","non-dropping-particle":"","parse-names":false,"suffix":""},{"dropping-particle":"","family":"Becker","given":"Michael","non-dropping-particle":"","parse-names":false,"suffix":""},{"dropping-particle":"","family":"Grotjohn","given":"Timothy A.","non-dropping-particle":"","parse-names":false,"suffix":""},{"dropping-particle":"","family":"Lee","given":"Cathy","non-dropping-particle":"","parse-names":false,"suffix":""},{"dropping-particle":"","family":"Kuball","given":"Martin","non-dropping-particle":"","parse-names":false,"suffix":""}],"container-title":"ACS Applied Materials and Interfaces","id":"ITEM-1","issue":"39","issued":{"date-parts":[["2017"]]},"page":"34416-34422","title":"Barrier-layer optimization for enhanced GaN-on-diamond device cooling","type":"article-journal","volume":"9"},"uris":["http://www.mendeley.com/documents/?uuid=a3f31587-8a06-446a-9921-a3a9bf71f699"]}],"mendeley":{"formattedCitation":"[7]","plainTextFormattedCitation":"[7]","previouslyFormattedCitation":"[7]"},"properties":{"noteIndex":0},"schema":"https://github.com/citation-style-language/schema/raw/master/csl-citation.json"}</w:instrText>
      </w:r>
      <w:r w:rsidRPr="006867DB">
        <w:fldChar w:fldCharType="separate"/>
      </w:r>
      <w:r w:rsidRPr="006867DB">
        <w:rPr>
          <w:noProof/>
        </w:rPr>
        <w:t>[7]</w:t>
      </w:r>
      <w:r w:rsidRPr="006867DB">
        <w:fldChar w:fldCharType="end"/>
      </w:r>
      <w:r w:rsidRPr="006867DB">
        <w:t xml:space="preserve">. </w:t>
      </w:r>
    </w:p>
    <w:p w14:paraId="76C04FDE" w14:textId="7F5CEF6C" w:rsidR="00740C47" w:rsidRDefault="00740C47" w:rsidP="005B527B">
      <w:pPr>
        <w:jc w:val="center"/>
      </w:pPr>
      <w:r w:rsidRPr="006867DB">
        <w:t>TABLE 1</w:t>
      </w:r>
    </w:p>
    <w:p w14:paraId="44E878C2" w14:textId="043E568A" w:rsidR="005B527B" w:rsidRDefault="00740C47" w:rsidP="005B527B">
      <w:pPr>
        <w:ind w:firstLine="720"/>
        <w:jc w:val="center"/>
      </w:pPr>
      <w:r w:rsidRPr="006867DB">
        <w:t xml:space="preserve">DETAIL OF THE SAMPLE STRUCTURE. </w:t>
      </w:r>
    </w:p>
    <w:tbl>
      <w:tblPr>
        <w:tblStyle w:val="TableGrid"/>
        <w:tblpPr w:leftFromText="180" w:rightFromText="180" w:vertAnchor="text" w:horzAnchor="margin" w:tblpY="66"/>
        <w:tblW w:w="4957" w:type="dxa"/>
        <w:tblLayout w:type="fixed"/>
        <w:tblLook w:val="04A0" w:firstRow="1" w:lastRow="0" w:firstColumn="1" w:lastColumn="0" w:noHBand="0" w:noVBand="1"/>
      </w:tblPr>
      <w:tblGrid>
        <w:gridCol w:w="1129"/>
        <w:gridCol w:w="1134"/>
        <w:gridCol w:w="993"/>
        <w:gridCol w:w="1701"/>
      </w:tblGrid>
      <w:tr w:rsidR="00ED531E" w:rsidRPr="006867DB" w14:paraId="4872C51A" w14:textId="77777777" w:rsidTr="002D43CE">
        <w:trPr>
          <w:trHeight w:val="416"/>
        </w:trPr>
        <w:tc>
          <w:tcPr>
            <w:tcW w:w="1129" w:type="dxa"/>
            <w:vAlign w:val="center"/>
          </w:tcPr>
          <w:p w14:paraId="58F98A99" w14:textId="73002229" w:rsidR="00ED531E" w:rsidRPr="00FA7F17" w:rsidRDefault="002D43CE" w:rsidP="002D43CE">
            <w:pPr>
              <w:jc w:val="center"/>
              <w:rPr>
                <w:rFonts w:ascii="Times New Roman" w:hAnsi="Times New Roman" w:cs="Times New Roman"/>
                <w:b/>
                <w:bCs/>
                <w:sz w:val="20"/>
                <w:szCs w:val="20"/>
              </w:rPr>
            </w:pPr>
            <w:r>
              <w:rPr>
                <w:rFonts w:ascii="Times New Roman" w:hAnsi="Times New Roman" w:cs="Times New Roman"/>
                <w:b/>
                <w:bCs/>
                <w:sz w:val="20"/>
                <w:szCs w:val="20"/>
              </w:rPr>
              <w:t>GaN Supplier</w:t>
            </w:r>
          </w:p>
        </w:tc>
        <w:tc>
          <w:tcPr>
            <w:tcW w:w="1134" w:type="dxa"/>
            <w:vAlign w:val="center"/>
          </w:tcPr>
          <w:p w14:paraId="4377181B" w14:textId="3AB1FB11" w:rsidR="00ED531E" w:rsidRPr="006867DB" w:rsidRDefault="00ED531E" w:rsidP="002D43CE">
            <w:pPr>
              <w:jc w:val="center"/>
              <w:rPr>
                <w:rFonts w:ascii="Times New Roman" w:hAnsi="Times New Roman" w:cs="Times New Roman"/>
                <w:b/>
                <w:bCs/>
                <w:sz w:val="20"/>
                <w:szCs w:val="20"/>
              </w:rPr>
            </w:pPr>
            <w:r w:rsidRPr="006867DB">
              <w:rPr>
                <w:rFonts w:ascii="Times New Roman" w:hAnsi="Times New Roman" w:cs="Times New Roman"/>
                <w:b/>
                <w:bCs/>
                <w:sz w:val="20"/>
                <w:szCs w:val="20"/>
              </w:rPr>
              <w:t>Sample</w:t>
            </w:r>
          </w:p>
        </w:tc>
        <w:tc>
          <w:tcPr>
            <w:tcW w:w="993" w:type="dxa"/>
            <w:vAlign w:val="center"/>
          </w:tcPr>
          <w:p w14:paraId="4AE4A285" w14:textId="77777777" w:rsidR="00ED531E" w:rsidRPr="006867DB" w:rsidRDefault="00ED531E" w:rsidP="002D43CE">
            <w:pPr>
              <w:jc w:val="center"/>
              <w:rPr>
                <w:rFonts w:ascii="Times New Roman" w:hAnsi="Times New Roman" w:cs="Times New Roman"/>
                <w:b/>
                <w:bCs/>
                <w:sz w:val="20"/>
                <w:szCs w:val="20"/>
              </w:rPr>
            </w:pPr>
            <w:r w:rsidRPr="006867DB">
              <w:rPr>
                <w:rFonts w:ascii="Times New Roman" w:hAnsi="Times New Roman" w:cs="Times New Roman"/>
                <w:b/>
                <w:bCs/>
                <w:sz w:val="20"/>
                <w:szCs w:val="20"/>
              </w:rPr>
              <w:t>GaN / nm</w:t>
            </w:r>
          </w:p>
        </w:tc>
        <w:tc>
          <w:tcPr>
            <w:tcW w:w="1701" w:type="dxa"/>
            <w:vAlign w:val="center"/>
          </w:tcPr>
          <w:p w14:paraId="403B9292" w14:textId="77777777" w:rsidR="00ED531E" w:rsidRPr="006867DB" w:rsidRDefault="00ED531E" w:rsidP="002D43CE">
            <w:pPr>
              <w:jc w:val="center"/>
              <w:rPr>
                <w:rFonts w:ascii="Times New Roman" w:hAnsi="Times New Roman" w:cs="Times New Roman"/>
                <w:b/>
                <w:bCs/>
                <w:sz w:val="20"/>
                <w:szCs w:val="20"/>
              </w:rPr>
            </w:pPr>
            <w:r w:rsidRPr="006867DB">
              <w:rPr>
                <w:rFonts w:ascii="Times New Roman" w:hAnsi="Times New Roman" w:cs="Times New Roman"/>
                <w:b/>
                <w:bCs/>
                <w:sz w:val="20"/>
                <w:szCs w:val="20"/>
              </w:rPr>
              <w:t>SiN</w:t>
            </w:r>
            <w:r w:rsidRPr="006867DB">
              <w:rPr>
                <w:rFonts w:ascii="Times New Roman" w:hAnsi="Times New Roman" w:cs="Times New Roman"/>
                <w:b/>
                <w:bCs/>
                <w:sz w:val="20"/>
                <w:szCs w:val="20"/>
                <w:vertAlign w:val="subscript"/>
              </w:rPr>
              <w:t>x</w:t>
            </w:r>
            <w:r w:rsidRPr="006867DB">
              <w:rPr>
                <w:rFonts w:ascii="Times New Roman" w:hAnsi="Times New Roman" w:cs="Times New Roman"/>
                <w:b/>
                <w:bCs/>
                <w:sz w:val="20"/>
                <w:szCs w:val="20"/>
              </w:rPr>
              <w:t xml:space="preserve"> Interlayer / nm</w:t>
            </w:r>
          </w:p>
        </w:tc>
      </w:tr>
      <w:tr w:rsidR="00ED531E" w:rsidRPr="006867DB" w14:paraId="2BC0177F" w14:textId="77777777" w:rsidTr="002D43CE">
        <w:tc>
          <w:tcPr>
            <w:tcW w:w="1129" w:type="dxa"/>
          </w:tcPr>
          <w:p w14:paraId="5FB5843B" w14:textId="02ADCDAF" w:rsidR="00ED531E" w:rsidRPr="002D43CE" w:rsidRDefault="002D43CE" w:rsidP="005B527B">
            <w:pPr>
              <w:jc w:val="center"/>
              <w:rPr>
                <w:rFonts w:ascii="Times New Roman" w:hAnsi="Times New Roman" w:cs="Times New Roman"/>
                <w:sz w:val="20"/>
                <w:szCs w:val="20"/>
              </w:rPr>
            </w:pPr>
            <w:r w:rsidRPr="002D43CE">
              <w:rPr>
                <w:rFonts w:ascii="Times New Roman" w:hAnsi="Times New Roman" w:cs="Times New Roman"/>
                <w:sz w:val="20"/>
                <w:szCs w:val="20"/>
              </w:rPr>
              <w:t>1</w:t>
            </w:r>
          </w:p>
        </w:tc>
        <w:tc>
          <w:tcPr>
            <w:tcW w:w="1134" w:type="dxa"/>
          </w:tcPr>
          <w:p w14:paraId="76005D05" w14:textId="0DADCD9C" w:rsidR="00ED531E" w:rsidRPr="006867DB" w:rsidRDefault="00ED531E" w:rsidP="005B527B">
            <w:pPr>
              <w:jc w:val="center"/>
              <w:rPr>
                <w:rFonts w:ascii="Times New Roman" w:hAnsi="Times New Roman" w:cs="Times New Roman"/>
                <w:sz w:val="20"/>
                <w:szCs w:val="20"/>
              </w:rPr>
            </w:pPr>
            <w:r w:rsidRPr="006867DB">
              <w:rPr>
                <w:rFonts w:ascii="Times New Roman" w:hAnsi="Times New Roman" w:cs="Times New Roman"/>
                <w:sz w:val="20"/>
                <w:szCs w:val="20"/>
              </w:rPr>
              <w:t>1</w:t>
            </w:r>
          </w:p>
        </w:tc>
        <w:tc>
          <w:tcPr>
            <w:tcW w:w="993" w:type="dxa"/>
          </w:tcPr>
          <w:p w14:paraId="06FD7C36" w14:textId="77777777" w:rsidR="00ED531E" w:rsidRPr="006867DB" w:rsidRDefault="00ED531E" w:rsidP="005B527B">
            <w:pPr>
              <w:jc w:val="center"/>
              <w:rPr>
                <w:rFonts w:ascii="Times New Roman" w:hAnsi="Times New Roman" w:cs="Times New Roman"/>
                <w:sz w:val="20"/>
                <w:szCs w:val="20"/>
              </w:rPr>
            </w:pPr>
            <w:r w:rsidRPr="006867DB">
              <w:rPr>
                <w:rFonts w:ascii="Times New Roman" w:hAnsi="Times New Roman" w:cs="Times New Roman"/>
                <w:sz w:val="20"/>
                <w:szCs w:val="20"/>
              </w:rPr>
              <w:t>375</w:t>
            </w:r>
          </w:p>
        </w:tc>
        <w:tc>
          <w:tcPr>
            <w:tcW w:w="1701" w:type="dxa"/>
          </w:tcPr>
          <w:p w14:paraId="4592CC9A" w14:textId="77777777" w:rsidR="00ED531E" w:rsidRPr="006867DB" w:rsidRDefault="00ED531E" w:rsidP="005B527B">
            <w:pPr>
              <w:jc w:val="center"/>
              <w:rPr>
                <w:rFonts w:ascii="Times New Roman" w:hAnsi="Times New Roman" w:cs="Times New Roman"/>
                <w:sz w:val="20"/>
                <w:szCs w:val="20"/>
              </w:rPr>
            </w:pPr>
            <w:r w:rsidRPr="006867DB">
              <w:rPr>
                <w:rFonts w:ascii="Times New Roman" w:hAnsi="Times New Roman" w:cs="Times New Roman"/>
                <w:sz w:val="20"/>
                <w:szCs w:val="20"/>
              </w:rPr>
              <w:t>17</w:t>
            </w:r>
          </w:p>
        </w:tc>
      </w:tr>
      <w:tr w:rsidR="00ED531E" w:rsidRPr="006867DB" w14:paraId="4EA63651" w14:textId="77777777" w:rsidTr="002D43CE">
        <w:tc>
          <w:tcPr>
            <w:tcW w:w="1129" w:type="dxa"/>
          </w:tcPr>
          <w:p w14:paraId="0252B7D1" w14:textId="60B870D7" w:rsidR="00ED531E" w:rsidRPr="002D43CE" w:rsidRDefault="002D43CE" w:rsidP="005B527B">
            <w:pPr>
              <w:jc w:val="center"/>
              <w:rPr>
                <w:rFonts w:ascii="Times New Roman" w:hAnsi="Times New Roman" w:cs="Times New Roman"/>
                <w:sz w:val="20"/>
                <w:szCs w:val="20"/>
              </w:rPr>
            </w:pPr>
            <w:r w:rsidRPr="002D43CE">
              <w:rPr>
                <w:rFonts w:ascii="Times New Roman" w:hAnsi="Times New Roman" w:cs="Times New Roman"/>
                <w:sz w:val="20"/>
                <w:szCs w:val="20"/>
              </w:rPr>
              <w:t>2</w:t>
            </w:r>
          </w:p>
        </w:tc>
        <w:tc>
          <w:tcPr>
            <w:tcW w:w="1134" w:type="dxa"/>
          </w:tcPr>
          <w:p w14:paraId="03523E07" w14:textId="20D76537" w:rsidR="00ED531E" w:rsidRPr="006867DB" w:rsidRDefault="00ED531E" w:rsidP="005B527B">
            <w:pPr>
              <w:jc w:val="center"/>
              <w:rPr>
                <w:rFonts w:ascii="Times New Roman" w:hAnsi="Times New Roman" w:cs="Times New Roman"/>
                <w:sz w:val="20"/>
                <w:szCs w:val="20"/>
              </w:rPr>
            </w:pPr>
            <w:r w:rsidRPr="006867DB">
              <w:rPr>
                <w:rFonts w:ascii="Times New Roman" w:hAnsi="Times New Roman" w:cs="Times New Roman"/>
                <w:sz w:val="20"/>
                <w:szCs w:val="20"/>
              </w:rPr>
              <w:t>2</w:t>
            </w:r>
          </w:p>
        </w:tc>
        <w:tc>
          <w:tcPr>
            <w:tcW w:w="993" w:type="dxa"/>
          </w:tcPr>
          <w:p w14:paraId="052252AF" w14:textId="77777777" w:rsidR="00ED531E" w:rsidRPr="006867DB" w:rsidRDefault="00ED531E" w:rsidP="005B527B">
            <w:pPr>
              <w:jc w:val="center"/>
              <w:rPr>
                <w:rFonts w:ascii="Times New Roman" w:hAnsi="Times New Roman" w:cs="Times New Roman"/>
                <w:sz w:val="20"/>
                <w:szCs w:val="20"/>
              </w:rPr>
            </w:pPr>
            <w:r w:rsidRPr="006867DB">
              <w:rPr>
                <w:rFonts w:ascii="Times New Roman" w:hAnsi="Times New Roman" w:cs="Times New Roman"/>
                <w:sz w:val="20"/>
                <w:szCs w:val="20"/>
              </w:rPr>
              <w:t>742</w:t>
            </w:r>
          </w:p>
        </w:tc>
        <w:tc>
          <w:tcPr>
            <w:tcW w:w="1701" w:type="dxa"/>
          </w:tcPr>
          <w:p w14:paraId="10CAC9A3" w14:textId="77777777" w:rsidR="00ED531E" w:rsidRPr="006867DB" w:rsidRDefault="00ED531E" w:rsidP="005B527B">
            <w:pPr>
              <w:jc w:val="center"/>
              <w:rPr>
                <w:rFonts w:ascii="Times New Roman" w:hAnsi="Times New Roman" w:cs="Times New Roman"/>
                <w:sz w:val="20"/>
                <w:szCs w:val="20"/>
              </w:rPr>
            </w:pPr>
            <w:r w:rsidRPr="006867DB">
              <w:rPr>
                <w:rFonts w:ascii="Times New Roman" w:hAnsi="Times New Roman" w:cs="Times New Roman"/>
                <w:sz w:val="20"/>
                <w:szCs w:val="20"/>
              </w:rPr>
              <w:t>33</w:t>
            </w:r>
          </w:p>
        </w:tc>
      </w:tr>
      <w:tr w:rsidR="00ED531E" w:rsidRPr="006867DB" w14:paraId="3BF6B32B" w14:textId="77777777" w:rsidTr="002D43CE">
        <w:tc>
          <w:tcPr>
            <w:tcW w:w="1129" w:type="dxa"/>
          </w:tcPr>
          <w:p w14:paraId="2ACA3FAE" w14:textId="1ECDBFC7" w:rsidR="00ED531E" w:rsidRPr="002D43CE" w:rsidRDefault="002D43CE" w:rsidP="005B527B">
            <w:pPr>
              <w:jc w:val="center"/>
              <w:rPr>
                <w:rFonts w:ascii="Times New Roman" w:hAnsi="Times New Roman" w:cs="Times New Roman"/>
                <w:sz w:val="20"/>
                <w:szCs w:val="20"/>
              </w:rPr>
            </w:pPr>
            <w:r w:rsidRPr="002D43CE">
              <w:rPr>
                <w:rFonts w:ascii="Times New Roman" w:hAnsi="Times New Roman" w:cs="Times New Roman"/>
                <w:sz w:val="20"/>
                <w:szCs w:val="20"/>
              </w:rPr>
              <w:t>2</w:t>
            </w:r>
          </w:p>
        </w:tc>
        <w:tc>
          <w:tcPr>
            <w:tcW w:w="1134" w:type="dxa"/>
          </w:tcPr>
          <w:p w14:paraId="597E9049" w14:textId="7F1A30AC" w:rsidR="00ED531E" w:rsidRPr="006867DB" w:rsidRDefault="00ED531E" w:rsidP="005B527B">
            <w:pPr>
              <w:jc w:val="center"/>
              <w:rPr>
                <w:rFonts w:ascii="Times New Roman" w:hAnsi="Times New Roman" w:cs="Times New Roman"/>
                <w:sz w:val="20"/>
                <w:szCs w:val="20"/>
              </w:rPr>
            </w:pPr>
            <w:r w:rsidRPr="006867DB">
              <w:rPr>
                <w:rFonts w:ascii="Times New Roman" w:hAnsi="Times New Roman" w:cs="Times New Roman"/>
                <w:sz w:val="20"/>
                <w:szCs w:val="20"/>
              </w:rPr>
              <w:t>3</w:t>
            </w:r>
          </w:p>
        </w:tc>
        <w:tc>
          <w:tcPr>
            <w:tcW w:w="993" w:type="dxa"/>
          </w:tcPr>
          <w:p w14:paraId="6772345B" w14:textId="77777777" w:rsidR="00ED531E" w:rsidRPr="006867DB" w:rsidRDefault="00ED531E" w:rsidP="005B527B">
            <w:pPr>
              <w:jc w:val="center"/>
              <w:rPr>
                <w:rFonts w:ascii="Times New Roman" w:hAnsi="Times New Roman" w:cs="Times New Roman"/>
                <w:sz w:val="20"/>
                <w:szCs w:val="20"/>
              </w:rPr>
            </w:pPr>
            <w:r w:rsidRPr="006867DB">
              <w:rPr>
                <w:rFonts w:ascii="Times New Roman" w:hAnsi="Times New Roman" w:cs="Times New Roman"/>
                <w:sz w:val="20"/>
                <w:szCs w:val="20"/>
              </w:rPr>
              <w:t>752</w:t>
            </w:r>
          </w:p>
        </w:tc>
        <w:tc>
          <w:tcPr>
            <w:tcW w:w="1701" w:type="dxa"/>
          </w:tcPr>
          <w:p w14:paraId="234F8038" w14:textId="77777777" w:rsidR="00ED531E" w:rsidRPr="006867DB" w:rsidRDefault="00ED531E" w:rsidP="005B527B">
            <w:pPr>
              <w:jc w:val="center"/>
              <w:rPr>
                <w:rFonts w:ascii="Times New Roman" w:hAnsi="Times New Roman" w:cs="Times New Roman"/>
                <w:sz w:val="20"/>
                <w:szCs w:val="20"/>
              </w:rPr>
            </w:pPr>
            <w:r w:rsidRPr="006867DB">
              <w:rPr>
                <w:rFonts w:ascii="Times New Roman" w:hAnsi="Times New Roman" w:cs="Times New Roman"/>
                <w:sz w:val="20"/>
                <w:szCs w:val="20"/>
              </w:rPr>
              <w:t>35</w:t>
            </w:r>
          </w:p>
        </w:tc>
      </w:tr>
      <w:tr w:rsidR="00ED531E" w:rsidRPr="006867DB" w14:paraId="524EE7D4" w14:textId="77777777" w:rsidTr="002D43CE">
        <w:tc>
          <w:tcPr>
            <w:tcW w:w="1129" w:type="dxa"/>
          </w:tcPr>
          <w:p w14:paraId="381D08DE" w14:textId="5642ED57" w:rsidR="00ED531E" w:rsidRPr="002D43CE" w:rsidRDefault="002D43CE" w:rsidP="005B527B">
            <w:pPr>
              <w:jc w:val="center"/>
              <w:rPr>
                <w:rFonts w:ascii="Times New Roman" w:hAnsi="Times New Roman" w:cs="Times New Roman"/>
                <w:sz w:val="20"/>
                <w:szCs w:val="20"/>
              </w:rPr>
            </w:pPr>
            <w:r w:rsidRPr="002D43CE">
              <w:rPr>
                <w:rFonts w:ascii="Times New Roman" w:hAnsi="Times New Roman" w:cs="Times New Roman"/>
                <w:sz w:val="20"/>
                <w:szCs w:val="20"/>
              </w:rPr>
              <w:t>2</w:t>
            </w:r>
          </w:p>
        </w:tc>
        <w:tc>
          <w:tcPr>
            <w:tcW w:w="1134" w:type="dxa"/>
          </w:tcPr>
          <w:p w14:paraId="024455C3" w14:textId="73F5CF42" w:rsidR="00ED531E" w:rsidRPr="006867DB" w:rsidRDefault="00ED531E" w:rsidP="005B527B">
            <w:pPr>
              <w:jc w:val="center"/>
              <w:rPr>
                <w:rFonts w:ascii="Times New Roman" w:hAnsi="Times New Roman" w:cs="Times New Roman"/>
                <w:sz w:val="20"/>
                <w:szCs w:val="20"/>
              </w:rPr>
            </w:pPr>
            <w:r w:rsidRPr="006867DB">
              <w:rPr>
                <w:rFonts w:ascii="Times New Roman" w:hAnsi="Times New Roman" w:cs="Times New Roman"/>
                <w:sz w:val="20"/>
                <w:szCs w:val="20"/>
              </w:rPr>
              <w:t>4</w:t>
            </w:r>
          </w:p>
        </w:tc>
        <w:tc>
          <w:tcPr>
            <w:tcW w:w="993" w:type="dxa"/>
          </w:tcPr>
          <w:p w14:paraId="129AC4DA" w14:textId="77777777" w:rsidR="00ED531E" w:rsidRPr="006867DB" w:rsidRDefault="00ED531E" w:rsidP="005B527B">
            <w:pPr>
              <w:jc w:val="center"/>
              <w:rPr>
                <w:rFonts w:ascii="Times New Roman" w:hAnsi="Times New Roman" w:cs="Times New Roman"/>
                <w:sz w:val="20"/>
                <w:szCs w:val="20"/>
              </w:rPr>
            </w:pPr>
            <w:r w:rsidRPr="006867DB">
              <w:rPr>
                <w:rFonts w:ascii="Times New Roman" w:hAnsi="Times New Roman" w:cs="Times New Roman"/>
                <w:sz w:val="20"/>
                <w:szCs w:val="20"/>
              </w:rPr>
              <w:t>756</w:t>
            </w:r>
          </w:p>
        </w:tc>
        <w:tc>
          <w:tcPr>
            <w:tcW w:w="1701" w:type="dxa"/>
          </w:tcPr>
          <w:p w14:paraId="567E9CB6" w14:textId="77777777" w:rsidR="00ED531E" w:rsidRPr="006867DB" w:rsidRDefault="00ED531E" w:rsidP="005B527B">
            <w:pPr>
              <w:jc w:val="center"/>
              <w:rPr>
                <w:rFonts w:ascii="Times New Roman" w:hAnsi="Times New Roman" w:cs="Times New Roman"/>
                <w:sz w:val="20"/>
                <w:szCs w:val="20"/>
              </w:rPr>
            </w:pPr>
            <w:r w:rsidRPr="006867DB">
              <w:rPr>
                <w:rFonts w:ascii="Times New Roman" w:hAnsi="Times New Roman" w:cs="Times New Roman"/>
                <w:sz w:val="20"/>
                <w:szCs w:val="20"/>
              </w:rPr>
              <w:t>35</w:t>
            </w:r>
          </w:p>
        </w:tc>
      </w:tr>
    </w:tbl>
    <w:p w14:paraId="199159FD" w14:textId="77777777" w:rsidR="005B527B" w:rsidRDefault="005B527B" w:rsidP="001B5FE7">
      <w:pPr>
        <w:ind w:firstLine="720"/>
        <w:jc w:val="both"/>
      </w:pPr>
    </w:p>
    <w:p w14:paraId="4F229A85" w14:textId="3BDFE80E" w:rsidR="004738CB" w:rsidRPr="006867DB" w:rsidRDefault="004738CB" w:rsidP="00144851">
      <w:pPr>
        <w:ind w:firstLine="272"/>
        <w:jc w:val="both"/>
      </w:pPr>
      <w:r w:rsidRPr="006867DB">
        <w:t>The residual stress in the GaN film was measured for samples 2-4 using Raman spectroscopy. A Renishaw InVia spectrometer was used with a 488</w:t>
      </w:r>
      <w:r w:rsidR="008E4B0D">
        <w:t xml:space="preserve"> </w:t>
      </w:r>
      <w:r w:rsidRPr="006867DB">
        <w:t>nm excitation laser to collect the depth averaged spectra through the whole GaN film at 10 different locations on each sample. The GaN E</w:t>
      </w:r>
      <w:r w:rsidRPr="006867DB">
        <w:rPr>
          <w:vertAlign w:val="subscript"/>
        </w:rPr>
        <w:t>2</w:t>
      </w:r>
      <w:r w:rsidRPr="006867DB">
        <w:t xml:space="preserve"> (high) peak shift relative to 567.6 cm</w:t>
      </w:r>
      <w:r w:rsidRPr="006867DB">
        <w:rPr>
          <w:vertAlign w:val="superscript"/>
        </w:rPr>
        <w:t>-1</w:t>
      </w:r>
      <w:r w:rsidRPr="006867DB">
        <w:t xml:space="preserve"> was used to calculate the residual stress as shown in ref  </w:t>
      </w:r>
      <w:r w:rsidRPr="006867DB">
        <w:fldChar w:fldCharType="begin" w:fldLock="1"/>
      </w:r>
      <w:r w:rsidRPr="006867DB">
        <w:instrText>ADDIN CSL_CITATION {"citationItems":[{"id":"ITEM-1","itemData":{"author":[{"dropping-particle":"","family":"Wagner","given":"J M.","non-dropping-particle":"","parse-names":false,"suffix":""},{"dropping-particle":"","family":"Bechstedt","given":"F","non-dropping-particle":"","parse-names":false,"suffix":""}],"container-title":"Physica Status Solidi (b)","id":"ITEM-1","issue":"3","issued":{"date-parts":[["2002"]]},"page":"965-969","title":"Electronic and Phonon Deformation Potentials of GaN and AlN : Ab initio Calculations versus Experiment","type":"article-journal","volume":"234"},"uris":["http://www.mendeley.com/documents/?uuid=3ef21070-3600-4c93-aa3f-ae8c798eb0c4"]}],"mendeley":{"formattedCitation":"[8]","plainTextFormattedCitation":"[8]","previouslyFormattedCitation":"[8]"},"properties":{"noteIndex":0},"schema":"https://github.com/citation-style-language/schema/raw/master/csl-citation.json"}</w:instrText>
      </w:r>
      <w:r w:rsidRPr="006867DB">
        <w:fldChar w:fldCharType="separate"/>
      </w:r>
      <w:r w:rsidRPr="006867DB">
        <w:rPr>
          <w:noProof/>
        </w:rPr>
        <w:t>[8]</w:t>
      </w:r>
      <w:r w:rsidRPr="006867DB">
        <w:fldChar w:fldCharType="end"/>
      </w:r>
      <w:r w:rsidRPr="006867DB">
        <w:t xml:space="preserve">. </w:t>
      </w:r>
    </w:p>
    <w:p w14:paraId="0A72915E" w14:textId="5B838436" w:rsidR="008F3F03" w:rsidRPr="006867DB" w:rsidRDefault="008F3F03">
      <w:pPr>
        <w:tabs>
          <w:tab w:val="left" w:pos="270"/>
        </w:tabs>
        <w:jc w:val="both"/>
      </w:pPr>
    </w:p>
    <w:p w14:paraId="7FAD20A2" w14:textId="77777777" w:rsidR="00C11E09" w:rsidRDefault="00B069AA" w:rsidP="00C649FD">
      <w:pPr>
        <w:pStyle w:val="Heading2"/>
      </w:pPr>
      <w:r w:rsidRPr="006867DB">
        <w:t>Results and discussion</w:t>
      </w:r>
    </w:p>
    <w:p w14:paraId="67EA1072" w14:textId="4B3D09C8" w:rsidR="008F3F03" w:rsidRPr="006867DB" w:rsidRDefault="00B069AA" w:rsidP="00C649FD">
      <w:pPr>
        <w:pStyle w:val="Heading2"/>
      </w:pPr>
      <w:r w:rsidRPr="006867DB">
        <w:t xml:space="preserve"> </w:t>
      </w:r>
    </w:p>
    <w:p w14:paraId="3AD56D61" w14:textId="756DA11C" w:rsidR="00C11E09" w:rsidRDefault="002C2430" w:rsidP="00C11E09">
      <w:pPr>
        <w:ind w:firstLine="270"/>
        <w:jc w:val="both"/>
        <w:rPr>
          <w:noProof/>
        </w:rPr>
      </w:pPr>
      <w:r w:rsidRPr="006867DB">
        <w:t xml:space="preserve">Examples of a fitted TTR and a micrograph of a blister trace are shown in Fig. 1 and Fig. 2 respectively. A summary of the TBR and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m:t>
            </m:r>
          </m:sub>
        </m:sSub>
      </m:oMath>
      <w:r w:rsidRPr="006867DB">
        <w:rPr>
          <w:rFonts w:eastAsiaTheme="minorEastAsia"/>
        </w:rPr>
        <w:t xml:space="preserve"> </w:t>
      </w:r>
      <w:r w:rsidRPr="006867DB">
        <w:t>measured for each sample is shown in Fig. 3. Sample 1 was found to have the lowest TBR (Fig. 3). This is a result of its thin SiN</w:t>
      </w:r>
      <w:r w:rsidRPr="006867DB">
        <w:rPr>
          <w:vertAlign w:val="subscript"/>
        </w:rPr>
        <w:t>x</w:t>
      </w:r>
      <w:r w:rsidRPr="006867DB">
        <w:t xml:space="preserve"> interlayer (Table 1)</w:t>
      </w:r>
      <w:r w:rsidR="007B1C31">
        <w:t xml:space="preserve"> as SiNx</w:t>
      </w:r>
      <w:r w:rsidRPr="006867DB">
        <w:t xml:space="preserve"> has a low thermal conductivity and reducing its thickness reduces TBR. An adhesion energy of 1.5±0.3 J m</w:t>
      </w:r>
      <w:r w:rsidRPr="006867DB">
        <w:rPr>
          <w:vertAlign w:val="superscript"/>
        </w:rPr>
        <w:t>-2</w:t>
      </w:r>
      <w:r w:rsidRPr="006867DB">
        <w:t xml:space="preserve"> was determined which compares favourably to values previously measured for GaN-on-diamond of </w:t>
      </w:r>
      <w:r w:rsidRPr="006867DB">
        <w:rPr>
          <w:spacing w:val="-10"/>
        </w:rPr>
        <w:t>0.5-1</w:t>
      </w:r>
      <w:r w:rsidRPr="006867DB">
        <w:rPr>
          <w:spacing w:val="-30"/>
        </w:rPr>
        <w:t xml:space="preserve"> </w:t>
      </w:r>
      <w:r w:rsidRPr="006867DB">
        <w:rPr>
          <w:spacing w:val="-20"/>
        </w:rPr>
        <w:t>J</w:t>
      </w:r>
      <w:r w:rsidRPr="006867DB">
        <w:rPr>
          <w:spacing w:val="-30"/>
        </w:rPr>
        <w:t xml:space="preserve"> </w:t>
      </w:r>
      <w:r w:rsidRPr="006867DB">
        <w:rPr>
          <w:spacing w:val="-20"/>
        </w:rPr>
        <w:t>m</w:t>
      </w:r>
      <w:r w:rsidRPr="006867DB">
        <w:rPr>
          <w:spacing w:val="-20"/>
          <w:vertAlign w:val="superscript"/>
        </w:rPr>
        <w:t>-2</w:t>
      </w:r>
      <w:r w:rsidRPr="006867DB">
        <w:rPr>
          <w:spacing w:val="-10"/>
          <w:vertAlign w:val="superscript"/>
        </w:rPr>
        <w:t xml:space="preserve"> </w:t>
      </w:r>
      <w:r w:rsidRPr="006867DB">
        <w:rPr>
          <w:vertAlign w:val="superscript"/>
        </w:rPr>
        <w:fldChar w:fldCharType="begin" w:fldLock="1"/>
      </w:r>
      <w:r w:rsidRPr="006867DB">
        <w:rPr>
          <w:vertAlign w:val="superscript"/>
        </w:rPr>
        <w:instrText>ADDIN CSL_CITATION {"citationItems":[{"id":"ITEM-1","itemData":{"DOI":"10.1021/acsaelm.8b00091","ISSN":"2637-6113","author":[{"dropping-particle":"","family":"Liu","given":"Dong","non-dropping-particle":"","parse-names":false,"suffix":""},{"dropping-particle":"","family":"Fabes","given":"Stephen","non-dropping-particle":"","parse-names":false,"suffix":""},{"dropping-particle":"","family":"Li","given":"Bo-Shiuan","non-dropping-particle":"","parse-names":false,"suffix":""},{"dropping-particle":"","family":"Francis","given":"Daniel","non-dropping-particle":"","parse-names":false,"suffix":""},{"dropping-particle":"","family":"Ritchie","given":"Robert O.","non-dropping-particle":"","parse-names":false,"suffix":""},{"dropping-particle":"","family":"Kuball","given":"Martin","non-dropping-particle":"","parse-names":false,"suffix":""}],"container-title":"ACS Applied Electronic Materials","genre":"research-article","id":"ITEM-1","issued":{"date-parts":[["2019"]]},"page":"354-369","publisher":"American Chemical Society","title":"Characterization of the Interfacial Toughness in a Novel “GaN-on-Diamond” Material for High-Power RF Devices","type":"article-journal","volume":"1"},"uris":["http://www.mendeley.com/documents/?uuid=4ac9e697-fdf2-4ac5-9df5-93917c1b96ac"]}],"mendeley":{"formattedCitation":"[5]","plainTextFormattedCitation":"[5]","previouslyFormattedCitation":"[5]"},"properties":{"noteIndex":0},"schema":"https://github.com/citation-style-language/schema/raw/master/csl-citation.json"}</w:instrText>
      </w:r>
      <w:r w:rsidRPr="006867DB">
        <w:rPr>
          <w:vertAlign w:val="superscript"/>
        </w:rPr>
        <w:fldChar w:fldCharType="separate"/>
      </w:r>
      <w:r w:rsidRPr="006867DB">
        <w:rPr>
          <w:noProof/>
        </w:rPr>
        <w:t>[5]</w:t>
      </w:r>
      <w:r w:rsidRPr="006867DB">
        <w:rPr>
          <w:vertAlign w:val="superscript"/>
        </w:rPr>
        <w:fldChar w:fldCharType="end"/>
      </w:r>
      <w:r w:rsidRPr="006867DB">
        <w:t>. However, it is still much lower than for GaN-on-Si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m:t>
            </m:r>
          </m:sub>
        </m:sSub>
      </m:oMath>
      <w:r w:rsidRPr="006867DB">
        <w:rPr>
          <w:rFonts w:eastAsiaTheme="minorEastAsia"/>
        </w:rPr>
        <w:t>&gt;2.9</w:t>
      </w:r>
      <w:r w:rsidRPr="006867DB">
        <w:rPr>
          <w:rFonts w:eastAsiaTheme="minorEastAsia"/>
          <w:spacing w:val="-10"/>
        </w:rPr>
        <w:t>6 J m</w:t>
      </w:r>
      <w:r w:rsidRPr="006867DB">
        <w:rPr>
          <w:rFonts w:eastAsiaTheme="minorEastAsia"/>
          <w:spacing w:val="-10"/>
          <w:vertAlign w:val="superscript"/>
        </w:rPr>
        <w:t>-2</w:t>
      </w:r>
      <w:r w:rsidRPr="006867DB">
        <w:rPr>
          <w:rFonts w:eastAsiaTheme="minorEastAsia"/>
          <w:spacing w:val="-10"/>
        </w:rPr>
        <w:t>)</w:t>
      </w:r>
      <w:r w:rsidRPr="006867DB">
        <w:rPr>
          <w:rFonts w:eastAsiaTheme="minorEastAsia"/>
        </w:rPr>
        <w:t xml:space="preserve"> </w:t>
      </w:r>
      <w:r w:rsidRPr="006867DB">
        <w:fldChar w:fldCharType="begin" w:fldLock="1"/>
      </w:r>
      <w:r w:rsidRPr="006867DB">
        <w:instrText>ADDIN CSL_CITATION {"citationItems":[{"id":"ITEM-1","itemData":{"DOI":"10.1021/acsaelm.8b00091","ISSN":"2637-6113","author":[{"dropping-particle":"","family":"Liu","given":"Dong","non-dropping-particle":"","parse-names":false,"suffix":""},{"dropping-particle":"","family":"Fabes","given":"Stephen","non-dropping-particle":"","parse-names":false,"suffix":""},{"dropping-particle":"","family":"Li","given":"Bo-Shiuan","non-dropping-particle":"","parse-names":false,"suffix":""},{"dropping-particle":"","family":"Francis","given":"Daniel","non-dropping-particle":"","parse-names":false,"suffix":""},{"dropping-particle":"","family":"Ritchie","given":"Robert O.","non-dropping-particle":"","parse-names":false,"suffix":""},{"dropping-particle":"","family":"Kuball","given":"Martin","non-dropping-particle":"","parse-names":false,"suffix":""}],"container-title":"ACS Applied Electronic Materials","genre":"research-article","id":"ITEM-1","issued":{"date-parts":[["2019"]]},"page":"354-369","publisher":"American Chemical Society","title":"Characterization of the Interfacial Toughness in a Novel “GaN-on-Diamond” Material for High-Power RF Devices","type":"article-journal","volume":"1"},"uris":["http://www.mendeley.com/documents/?uuid=4ac9e697-fdf2-4ac5-9df5-93917c1b96ac"]}],"mendeley":{"formattedCitation":"[5]","plainTextFormattedCitation":"[5]","previouslyFormattedCitation":"[5]"},"properties":{"noteIndex":0},"schema":"https://github.com/citation-style-language/schema/raw/master/csl-citation.json"}</w:instrText>
      </w:r>
      <w:r w:rsidRPr="006867DB">
        <w:fldChar w:fldCharType="separate"/>
      </w:r>
      <w:r w:rsidRPr="006867DB">
        <w:rPr>
          <w:noProof/>
        </w:rPr>
        <w:t>[5]</w:t>
      </w:r>
      <w:r w:rsidRPr="006867DB">
        <w:fldChar w:fldCharType="end"/>
      </w:r>
      <w:r w:rsidRPr="006867DB">
        <w:t>.</w:t>
      </w:r>
    </w:p>
    <w:p w14:paraId="5A7CE406" w14:textId="77777777" w:rsidR="00DA7D76" w:rsidRDefault="00DA7D76" w:rsidP="00DA7D76">
      <w:pPr>
        <w:ind w:firstLine="270"/>
        <w:jc w:val="both"/>
      </w:pPr>
      <w:r w:rsidRPr="00D553C1">
        <w:t>For all samples, the TBR is above the expected minimum TBR for SiN</w:t>
      </w:r>
      <w:r w:rsidRPr="00D553C1">
        <w:rPr>
          <w:vertAlign w:val="subscript"/>
        </w:rPr>
        <w:t>x</w:t>
      </w:r>
      <w:r w:rsidRPr="00D553C1">
        <w:t xml:space="preserve"> thermal conductivity of approximately 1.9 W m</w:t>
      </w:r>
      <w:r w:rsidRPr="00D553C1">
        <w:rPr>
          <w:vertAlign w:val="superscript"/>
        </w:rPr>
        <w:t>-1</w:t>
      </w:r>
      <w:r w:rsidRPr="00D553C1">
        <w:t xml:space="preserve"> K</w:t>
      </w:r>
      <w:r w:rsidRPr="00D553C1">
        <w:rPr>
          <w:vertAlign w:val="superscript"/>
        </w:rPr>
        <w:t>-1</w:t>
      </w:r>
      <w:r w:rsidRPr="00D553C1">
        <w:t xml:space="preserve"> </w:t>
      </w:r>
      <w:r w:rsidRPr="00D553C1">
        <w:fldChar w:fldCharType="begin" w:fldLock="1"/>
      </w:r>
      <w:r w:rsidRPr="00D553C1">
        <w:instrText>ADDIN CSL_CITATION {"citationItems":[{"id":"ITEM-1","itemData":{"DOI":"10.1021/acsami.7b08961","ISSN":"19448252","abstract":"© 2017 American Chemical Society. GaN-on-diamond device cooling can be enhanced by reducing the effective thermal boundary resistance (TBR eff ) of the GaN/diamond interface. The thermal properties of this interface and of the polycrystalline diamond grown onto GaN using SiN and AlN barrier layers as well as without any barrier layer under different growth conditions are investigated and systematically compared for the first time. TBR eff values are correlated with transmission electron microscopy analysis, showing that the lowest reported TBR eff (</w:instrText>
      </w:r>
      <w:r w:rsidRPr="00D553C1">
        <w:rPr>
          <w:rFonts w:ascii="Cambria Math" w:hAnsi="Cambria Math" w:cs="Cambria Math"/>
        </w:rPr>
        <w:instrText>∼</w:instrText>
      </w:r>
      <w:r w:rsidRPr="00D553C1">
        <w:instrText>6.5 m 2 K/GW) is obtained by using ultrathin SiN barrier layers with a smooth interface formed, whereas the direct growth of diamond onto GaN results in one to two orders of magnitude higher TBR eff due to the formation of a rough interface. AlN barrier layers can produce a TBR eff as low as SiN barrier layers in some cases; however, their TBR eff are rather dependent on growth conditions. We also observe a decreasing diamond thermal resistance with increasing growth temperature.","author":[{"dropping-particle":"","family":"Zhou","given":"Yan","non-dropping-particle":"","parse-names":false,"suffix":""},{"dropping-particle":"","family":"Anaya","given":"Julian","non-dropping-particle":"","parse-names":false,"suffix":""},{"dropping-particle":"","family":"Pomeroy","given":"James","non-dropping-particle":"","parse-names":false,"suffix":""},{"dropping-particle":"","family":"Sun","given":"Huarui","non-dropping-particle":"","parse-names":false,"suffix":""},{"dropping-particle":"","family":"Gu","given":"Xing","non-dropping-particle":"","parse-names":false,"suffix":""},{"dropping-particle":"","family":"Xie","given":"Andy","non-dropping-particle":"","parse-names":false,"suffix":""},{"dropping-particle":"","family":"Beam","given":"Edward","non-dropping-particle":"","parse-names":false,"suffix":""},{"dropping-particle":"","family":"Becker","given":"Michael","non-dropping-particle":"","parse-names":false,"suffix":""},{"dropping-particle":"","family":"Grotjohn","given":"Timothy A.","non-dropping-particle":"","parse-names":false,"suffix":""},{"dropping-particle":"","family":"Lee","given":"Cathy","non-dropping-particle":"","parse-names":false,"suffix":""},{"dropping-particle":"","family":"Kuball","given":"Martin","non-dropping-particle":"","parse-names":false,"suffix":""}],"container-title":"ACS Applied Materials and Interfaces","id":"ITEM-1","issue":"39","issued":{"date-parts":[["2017"]]},"page":"34416-34422","title":"Barrier-layer optimization for enhanced GaN-on-diamond device cooling","type":"article-journal","volume":"9"},"uris":["http://www.mendeley.com/documents/?uuid=a3f31587-8a06-446a-9921-a3a9bf71f699"]}],"mendeley":{"formattedCitation":"[7]","plainTextFormattedCitation":"[7]"},"properties":{"noteIndex":0},"schema":"https://github.com/citation-style-language/schema/raw/master/csl-citation.json"}</w:instrText>
      </w:r>
      <w:r w:rsidRPr="00D553C1">
        <w:fldChar w:fldCharType="separate"/>
      </w:r>
      <w:r w:rsidRPr="00D553C1">
        <w:rPr>
          <w:noProof/>
        </w:rPr>
        <w:t>[7]</w:t>
      </w:r>
      <w:r w:rsidRPr="00D553C1">
        <w:fldChar w:fldCharType="end"/>
      </w:r>
      <w:r w:rsidRPr="00D553C1">
        <w:t xml:space="preserve">(Fig 3). There appears to be no correlation with interfacial toughness. For instance, sample </w:t>
      </w:r>
      <w:r>
        <w:t>4</w:t>
      </w:r>
      <w:r w:rsidRPr="00D553C1">
        <w:t xml:space="preserve"> has the lowest interfacial toughness but has a comparable TBR to sample 2 which has interfacial toughness nearly twice that of sample </w:t>
      </w:r>
      <w:r>
        <w:t>4</w:t>
      </w:r>
      <w:r w:rsidRPr="00D553C1">
        <w:t>.</w:t>
      </w:r>
    </w:p>
    <w:p w14:paraId="7AF5F97F" w14:textId="77777777" w:rsidR="00C11E09" w:rsidRDefault="00C11E09" w:rsidP="00C11E09">
      <w:pPr>
        <w:ind w:firstLine="270"/>
        <w:jc w:val="both"/>
        <w:rPr>
          <w:noProof/>
        </w:rPr>
      </w:pPr>
    </w:p>
    <w:p w14:paraId="0D3BFA7A" w14:textId="77777777" w:rsidR="006867DB" w:rsidRDefault="001B5FE7" w:rsidP="00813257">
      <w:pPr>
        <w:jc w:val="center"/>
      </w:pPr>
      <w:r w:rsidRPr="006867DB">
        <w:rPr>
          <w:noProof/>
          <w:lang w:val="en-GB" w:eastAsia="zh-CN"/>
        </w:rPr>
        <w:drawing>
          <wp:inline distT="0" distB="0" distL="0" distR="0" wp14:anchorId="05D044B5" wp14:editId="4158D3C8">
            <wp:extent cx="2150935" cy="1836000"/>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96DAC541-7B7A-43D3-8B79-37D633B846F1}">
                          <asvg:svgBlip xmlns:asvg="http://schemas.microsoft.com/office/drawing/2016/SVG/main" r:embed="rId18"/>
                        </a:ext>
                      </a:extLst>
                    </a:blip>
                    <a:stretch>
                      <a:fillRect/>
                    </a:stretch>
                  </pic:blipFill>
                  <pic:spPr>
                    <a:xfrm>
                      <a:off x="0" y="0"/>
                      <a:ext cx="2150935" cy="1836000"/>
                    </a:xfrm>
                    <a:prstGeom prst="rect">
                      <a:avLst/>
                    </a:prstGeom>
                  </pic:spPr>
                </pic:pic>
              </a:graphicData>
            </a:graphic>
          </wp:inline>
        </w:drawing>
      </w:r>
    </w:p>
    <w:p w14:paraId="0F58D4B1" w14:textId="77777777" w:rsidR="004A11E6" w:rsidRDefault="001B5FE7" w:rsidP="004A11E6">
      <w:pPr>
        <w:jc w:val="both"/>
      </w:pPr>
      <w:r w:rsidRPr="006867DB">
        <w:rPr>
          <w:noProof/>
          <w:lang w:val="en-GB" w:eastAsia="zh-CN"/>
        </w:rPr>
        <mc:AlternateContent>
          <mc:Choice Requires="wps">
            <w:drawing>
              <wp:inline distT="0" distB="0" distL="0" distR="0" wp14:anchorId="0554B831" wp14:editId="0B27557B">
                <wp:extent cx="3108960" cy="457200"/>
                <wp:effectExtent l="0" t="0" r="0" b="0"/>
                <wp:docPr id="26" name="Text Box 26"/>
                <wp:cNvGraphicFramePr/>
                <a:graphic xmlns:a="http://schemas.openxmlformats.org/drawingml/2006/main">
                  <a:graphicData uri="http://schemas.microsoft.com/office/word/2010/wordprocessingShape">
                    <wps:wsp>
                      <wps:cNvSpPr txBox="1"/>
                      <wps:spPr>
                        <a:xfrm>
                          <a:off x="0" y="0"/>
                          <a:ext cx="3108960" cy="457200"/>
                        </a:xfrm>
                        <a:prstGeom prst="rect">
                          <a:avLst/>
                        </a:prstGeom>
                        <a:solidFill>
                          <a:prstClr val="white"/>
                        </a:solidFill>
                        <a:ln>
                          <a:noFill/>
                        </a:ln>
                      </wps:spPr>
                      <wps:txbx>
                        <w:txbxContent>
                          <w:p w14:paraId="31CCD383" w14:textId="60F263D1" w:rsidR="001B5FE7" w:rsidRPr="00FB44E3" w:rsidRDefault="001B5FE7" w:rsidP="001B5FE7">
                            <w:pPr>
                              <w:pStyle w:val="Caption"/>
                              <w:jc w:val="both"/>
                              <w:rPr>
                                <w:b w:val="0"/>
                                <w:bCs/>
                                <w:i/>
                                <w:iCs/>
                                <w:noProof/>
                              </w:rPr>
                            </w:pPr>
                            <w:r w:rsidRPr="00FB44E3">
                              <w:rPr>
                                <w:b w:val="0"/>
                                <w:bCs/>
                              </w:rPr>
                              <w:t xml:space="preserve">Fig 1: TTR trace for sample 2 with a fitted TBR of </w:t>
                            </w:r>
                            <w:r w:rsidRPr="00FB44E3">
                              <w:rPr>
                                <w:b w:val="0"/>
                                <w:bCs/>
                                <w:spacing w:val="-10"/>
                              </w:rPr>
                              <w:t>20 m</w:t>
                            </w:r>
                            <w:r w:rsidRPr="00FB44E3">
                              <w:rPr>
                                <w:b w:val="0"/>
                                <w:bCs/>
                                <w:spacing w:val="-10"/>
                                <w:vertAlign w:val="superscript"/>
                              </w:rPr>
                              <w:t xml:space="preserve">2 </w:t>
                            </w:r>
                            <w:r w:rsidRPr="00FB44E3">
                              <w:rPr>
                                <w:b w:val="0"/>
                                <w:bCs/>
                                <w:spacing w:val="-10"/>
                              </w:rPr>
                              <w:t>K GW</w:t>
                            </w:r>
                            <w:r w:rsidRPr="00FB44E3">
                              <w:rPr>
                                <w:b w:val="0"/>
                                <w:bCs/>
                                <w:spacing w:val="-10"/>
                                <w:vertAlign w:val="superscript"/>
                              </w:rPr>
                              <w:t>-1</w:t>
                            </w:r>
                            <w:r w:rsidRPr="00FB44E3">
                              <w:rPr>
                                <w:b w:val="0"/>
                                <w:bCs/>
                                <w:spacing w:val="-10"/>
                              </w:rPr>
                              <w:t xml:space="preserve">. </w:t>
                            </w:r>
                            <w:r w:rsidRPr="00FB44E3">
                              <w:rPr>
                                <w:b w:val="0"/>
                                <w:bCs/>
                              </w:rPr>
                              <w:t xml:space="preserve">Temperature rise is normalised from </w:t>
                            </w:r>
                            <w:r w:rsidRPr="00FB44E3">
                              <w:rPr>
                                <w:b w:val="0"/>
                                <w:bCs/>
                                <w:spacing w:val="-10"/>
                              </w:rPr>
                              <w:t>20 ns</w:t>
                            </w:r>
                            <w:r w:rsidRPr="00FB44E3">
                              <w:rPr>
                                <w:b w:val="0"/>
                                <w:bC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type w14:anchorId="0554B831" id="_x0000_t202" coordsize="21600,21600" o:spt="202" path="m,l,21600r21600,l21600,xe">
                <v:stroke joinstyle="miter"/>
                <v:path gradientshapeok="t" o:connecttype="rect"/>
              </v:shapetype>
              <v:shape id="Text Box 26" o:spid="_x0000_s1026" type="#_x0000_t202" style="width:244.8pt;height: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" stroked="f">
                <v:textbox inset="0,0,0,0">
                  <w:txbxContent>
                    <w:p w14:paraId="31CCD383" w14:textId="60F263D1" w:rsidR="001B5FE7" w:rsidRPr="00FB44E3" w:rsidRDefault="001B5FE7" w:rsidP="001B5FE7">
                      <w:pPr>
                        <w:pStyle w:val="Caption"/>
                        <w:jc w:val="both"/>
                        <w:rPr>
                          <w:b w:val="0"/>
                          <w:bCs/>
                          <w:i/>
                          <w:iCs/>
                          <w:noProof/>
                        </w:rPr>
                      </w:pPr>
                      <w:r w:rsidRPr="00FB44E3">
                        <w:rPr>
                          <w:b w:val="0"/>
                          <w:bCs/>
                        </w:rPr>
                        <w:t xml:space="preserve">Fig 1: TTR trace for sample 2 with a fitted TBR of </w:t>
                      </w:r>
                      <w:r w:rsidRPr="00FB44E3">
                        <w:rPr>
                          <w:b w:val="0"/>
                          <w:bCs/>
                          <w:spacing w:val="-10"/>
                        </w:rPr>
                        <w:t>20 m</w:t>
                      </w:r>
                      <w:r w:rsidRPr="00FB44E3">
                        <w:rPr>
                          <w:b w:val="0"/>
                          <w:bCs/>
                          <w:spacing w:val="-10"/>
                          <w:vertAlign w:val="superscript"/>
                        </w:rPr>
                        <w:t xml:space="preserve">2 </w:t>
                      </w:r>
                      <w:r w:rsidRPr="00FB44E3">
                        <w:rPr>
                          <w:b w:val="0"/>
                          <w:bCs/>
                          <w:spacing w:val="-10"/>
                        </w:rPr>
                        <w:t>K GW</w:t>
                      </w:r>
                      <w:r w:rsidRPr="00FB44E3">
                        <w:rPr>
                          <w:b w:val="0"/>
                          <w:bCs/>
                          <w:spacing w:val="-10"/>
                          <w:vertAlign w:val="superscript"/>
                        </w:rPr>
                        <w:t>-1</w:t>
                      </w:r>
                      <w:r w:rsidRPr="00FB44E3">
                        <w:rPr>
                          <w:b w:val="0"/>
                          <w:bCs/>
                          <w:spacing w:val="-10"/>
                        </w:rPr>
                        <w:t xml:space="preserve">. </w:t>
                      </w:r>
                      <w:r w:rsidRPr="00FB44E3">
                        <w:rPr>
                          <w:b w:val="0"/>
                          <w:bCs/>
                        </w:rPr>
                        <w:t xml:space="preserve">Temperature rise is </w:t>
                      </w:r>
                      <w:proofErr w:type="spellStart"/>
                      <w:r w:rsidRPr="00FB44E3">
                        <w:rPr>
                          <w:b w:val="0"/>
                          <w:bCs/>
                        </w:rPr>
                        <w:t>normalised</w:t>
                      </w:r>
                      <w:proofErr w:type="spellEnd"/>
                      <w:r w:rsidRPr="00FB44E3">
                        <w:rPr>
                          <w:b w:val="0"/>
                          <w:bCs/>
                        </w:rPr>
                        <w:t xml:space="preserve"> from </w:t>
                      </w:r>
                      <w:r w:rsidRPr="00FB44E3">
                        <w:rPr>
                          <w:b w:val="0"/>
                          <w:bCs/>
                          <w:spacing w:val="-10"/>
                        </w:rPr>
                        <w:t>20 ns</w:t>
                      </w:r>
                      <w:r w:rsidRPr="00FB44E3">
                        <w:rPr>
                          <w:b w:val="0"/>
                          <w:bCs/>
                        </w:rPr>
                        <w:t>.</w:t>
                      </w:r>
                    </w:p>
                  </w:txbxContent>
                </v:textbox>
                <w10:anchorlock/>
              </v:shape>
            </w:pict>
          </mc:Fallback>
        </mc:AlternateContent>
      </w:r>
    </w:p>
    <w:p w14:paraId="0743337C" w14:textId="77777777" w:rsidR="00E6161B" w:rsidRDefault="00E6161B" w:rsidP="006579AF">
      <w:pPr>
        <w:ind w:firstLine="450"/>
        <w:jc w:val="center"/>
      </w:pPr>
      <w:r w:rsidRPr="006867DB">
        <w:rPr>
          <w:noProof/>
          <w:lang w:val="en-GB" w:eastAsia="zh-CN"/>
        </w:rPr>
        <w:drawing>
          <wp:inline distT="0" distB="0" distL="0" distR="0" wp14:anchorId="13B61C8E" wp14:editId="694C2196">
            <wp:extent cx="2185764" cy="3819525"/>
            <wp:effectExtent l="0" t="0" r="508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a:extLst>
                        <a:ext uri="{28A0092B-C50C-407E-A947-70E740481C1C}">
                          <a14:useLocalDpi xmlns:a14="http://schemas.microsoft.com/office/drawing/2010/main" val="0"/>
                        </a:ext>
                      </a:extLst>
                    </a:blip>
                    <a:srcRect r="7136"/>
                    <a:stretch/>
                  </pic:blipFill>
                  <pic:spPr bwMode="auto">
                    <a:xfrm>
                      <a:off x="0" y="0"/>
                      <a:ext cx="2194012" cy="3833939"/>
                    </a:xfrm>
                    <a:prstGeom prst="rect">
                      <a:avLst/>
                    </a:prstGeom>
                    <a:noFill/>
                    <a:ln>
                      <a:noFill/>
                    </a:ln>
                    <a:extLst>
                      <a:ext uri="{53640926-AAD7-44D8-BBD7-CCE9431645EC}">
                        <a14:shadowObscured xmlns:a14="http://schemas.microsoft.com/office/drawing/2010/main"/>
                      </a:ext>
                    </a:extLst>
                  </pic:spPr>
                </pic:pic>
              </a:graphicData>
            </a:graphic>
          </wp:inline>
        </w:drawing>
      </w:r>
    </w:p>
    <w:p w14:paraId="78196174" w14:textId="75911F6D" w:rsidR="00E6161B" w:rsidRDefault="00E6161B" w:rsidP="006579AF">
      <w:pPr>
        <w:jc w:val="both"/>
      </w:pPr>
      <w:r>
        <w:rPr>
          <w:noProof/>
          <w:lang w:val="en-GB" w:eastAsia="zh-CN"/>
        </w:rPr>
        <mc:AlternateContent>
          <mc:Choice Requires="wps">
            <w:drawing>
              <wp:inline distT="0" distB="0" distL="0" distR="0" wp14:anchorId="5B6F9700" wp14:editId="1E9501F5">
                <wp:extent cx="3124200" cy="571500"/>
                <wp:effectExtent l="0" t="0" r="0" b="0"/>
                <wp:docPr id="17" name="Text Box 17"/>
                <wp:cNvGraphicFramePr/>
                <a:graphic xmlns:a="http://schemas.openxmlformats.org/drawingml/2006/main">
                  <a:graphicData uri="http://schemas.microsoft.com/office/word/2010/wordprocessingShape">
                    <wps:wsp>
                      <wps:cNvSpPr txBox="1"/>
                      <wps:spPr>
                        <a:xfrm>
                          <a:off x="0" y="0"/>
                          <a:ext cx="3124200" cy="571500"/>
                        </a:xfrm>
                        <a:prstGeom prst="rect">
                          <a:avLst/>
                        </a:prstGeom>
                        <a:solidFill>
                          <a:prstClr val="white"/>
                        </a:solidFill>
                        <a:ln>
                          <a:noFill/>
                        </a:ln>
                      </wps:spPr>
                      <wps:txbx>
                        <w:txbxContent>
                          <w:p w14:paraId="792402EC" w14:textId="77777777" w:rsidR="00E6161B" w:rsidRPr="00FB44E3" w:rsidRDefault="00E6161B" w:rsidP="00E6161B">
                            <w:pPr>
                              <w:pStyle w:val="Caption"/>
                              <w:jc w:val="both"/>
                              <w:rPr>
                                <w:b w:val="0"/>
                                <w:bCs/>
                                <w:i/>
                                <w:iCs/>
                                <w:noProof/>
                              </w:rPr>
                            </w:pPr>
                            <w:r w:rsidRPr="00FB44E3">
                              <w:rPr>
                                <w:b w:val="0"/>
                                <w:bCs/>
                              </w:rPr>
                              <w:t>Fig 2</w:t>
                            </w:r>
                            <w:r>
                              <w:rPr>
                                <w:b w:val="0"/>
                                <w:bCs/>
                              </w:rPr>
                              <w:t>.</w:t>
                            </w:r>
                            <w:r w:rsidRPr="00FB44E3">
                              <w:rPr>
                                <w:b w:val="0"/>
                                <w:bCs/>
                              </w:rPr>
                              <w:t xml:space="preserve"> (a) Atomic force micrograph of an 850 nm indent on sample 4.  (b) is an example of a line profile where δ is buckle height, and a is the blister radius</w:t>
                            </w:r>
                            <w:r>
                              <w:rPr>
                                <w:b w:val="0"/>
                                <w:bCs/>
                              </w:rPr>
                              <w:t xml:space="preserve"> taken along the arrow in (a)</w:t>
                            </w:r>
                            <w:r w:rsidRPr="00FB44E3">
                              <w:rPr>
                                <w:b w:val="0"/>
                                <w:bC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5B6F9700" id="Text Box 17" o:spid="_x0000_s1027" type="#_x0000_t202" style="width:246pt;height: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" stroked="f">
                <v:textbox inset="0,0,0,0">
                  <w:txbxContent>
                    <w:p w14:paraId="792402EC" w14:textId="77777777" w:rsidR="00E6161B" w:rsidRPr="00FB44E3" w:rsidRDefault="00E6161B" w:rsidP="00E6161B">
                      <w:pPr>
                        <w:pStyle w:val="Caption"/>
                        <w:jc w:val="both"/>
                        <w:rPr>
                          <w:b w:val="0"/>
                          <w:bCs/>
                          <w:i/>
                          <w:iCs/>
                          <w:noProof/>
                        </w:rPr>
                      </w:pPr>
                      <w:r w:rsidRPr="00FB44E3">
                        <w:rPr>
                          <w:b w:val="0"/>
                          <w:bCs/>
                        </w:rPr>
                        <w:t>Fig 2</w:t>
                      </w:r>
                      <w:r>
                        <w:rPr>
                          <w:b w:val="0"/>
                          <w:bCs/>
                        </w:rPr>
                        <w:t>.</w:t>
                      </w:r>
                      <w:r w:rsidRPr="00FB44E3">
                        <w:rPr>
                          <w:b w:val="0"/>
                          <w:bCs/>
                        </w:rPr>
                        <w:t xml:space="preserve"> (a) Atomic force micrograph of an 850 nm indent on sample 4.  (b) is an example of a line profile where δ is buckle height, and a is the blister radius</w:t>
                      </w:r>
                      <w:r>
                        <w:rPr>
                          <w:b w:val="0"/>
                          <w:bCs/>
                        </w:rPr>
                        <w:t xml:space="preserve"> taken along the arrow in (a)</w:t>
                      </w:r>
                      <w:r w:rsidRPr="00FB44E3">
                        <w:rPr>
                          <w:b w:val="0"/>
                          <w:bCs/>
                        </w:rPr>
                        <w:t>.</w:t>
                      </w:r>
                    </w:p>
                  </w:txbxContent>
                </v:textbox>
                <w10:anchorlock/>
              </v:shape>
            </w:pict>
          </mc:Fallback>
        </mc:AlternateContent>
      </w:r>
    </w:p>
    <w:p w14:paraId="05833E65" w14:textId="0ADEE1CC" w:rsidR="00D01BDC" w:rsidRPr="00D553C1" w:rsidRDefault="00DA7D76" w:rsidP="006579AF">
      <w:pPr>
        <w:ind w:firstLine="450"/>
        <w:jc w:val="both"/>
      </w:pPr>
      <w:r w:rsidRPr="00D553C1">
        <w:t xml:space="preserve">However, it is important to note that </w:t>
      </w:r>
      <w:r w:rsidRPr="00F132DF">
        <w:rPr>
          <w:i/>
        </w:rPr>
        <w:t>G</w:t>
      </w:r>
      <w:r w:rsidRPr="00F132DF">
        <w:rPr>
          <w:i/>
          <w:vertAlign w:val="subscript"/>
        </w:rPr>
        <w:t>IC</w:t>
      </w:r>
      <w:r w:rsidRPr="00D553C1">
        <w:t xml:space="preserve"> is not just determined by the strength of the interfacial bonding; </w:t>
      </w:r>
      <w:r w:rsidR="00462630">
        <w:t xml:space="preserve">tensile </w:t>
      </w:r>
      <w:r w:rsidRPr="00D553C1">
        <w:t>residual stress</w:t>
      </w:r>
      <w:r w:rsidR="00462630">
        <w:t>es</w:t>
      </w:r>
      <w:r w:rsidRPr="00D553C1">
        <w:t xml:space="preserve"> in the film will result in a lower </w:t>
      </w:r>
      <w:r w:rsidRPr="00DB5F30">
        <w:rPr>
          <w:i/>
        </w:rPr>
        <w:t>G</w:t>
      </w:r>
      <w:r w:rsidRPr="00DB5F30">
        <w:rPr>
          <w:i/>
          <w:vertAlign w:val="subscript"/>
        </w:rPr>
        <w:t>IC</w:t>
      </w:r>
      <w:r w:rsidRPr="00D553C1">
        <w:t xml:space="preserve"> but will not affect the thermal transport across the interface. Fig 5 shows the residual stress</w:t>
      </w:r>
      <w:r w:rsidR="00462630">
        <w:t>es measured</w:t>
      </w:r>
      <w:r w:rsidRPr="00D553C1">
        <w:t xml:space="preserve"> in </w:t>
      </w:r>
      <w:r w:rsidR="00462630">
        <w:t>samples</w:t>
      </w:r>
      <w:r w:rsidRPr="00D553C1">
        <w:t xml:space="preserve"> 2-4, </w:t>
      </w:r>
      <w:r>
        <w:rPr>
          <w:i/>
          <w:iCs/>
        </w:rPr>
        <w:t>i.e.</w:t>
      </w:r>
      <w:r>
        <w:t xml:space="preserve"> samples with </w:t>
      </w:r>
      <w:r w:rsidRPr="00D553C1">
        <w:t>similar SiN interlayer thickness</w:t>
      </w:r>
      <w:r w:rsidR="009C60C8">
        <w:t xml:space="preserve"> and </w:t>
      </w:r>
      <w:r w:rsidR="00593754">
        <w:t>used same Si substrate (sample 1 used a different Si substrate during processing)</w:t>
      </w:r>
      <w:r w:rsidRPr="00D553C1">
        <w:t xml:space="preserve">, against the measured interfacial toughness. Samples 2 and 4 had much higher residual stress than sample 3 whilst maintaining a similar or </w:t>
      </w:r>
      <w:r w:rsidR="00424F8F">
        <w:t>greater</w:t>
      </w:r>
      <w:r w:rsidR="00424F8F" w:rsidRPr="00D553C1">
        <w:t xml:space="preserve"> </w:t>
      </w:r>
      <w:r w:rsidRPr="006579AF">
        <w:rPr>
          <w:i/>
          <w:iCs/>
        </w:rPr>
        <w:t>G</w:t>
      </w:r>
      <w:r w:rsidRPr="006579AF">
        <w:rPr>
          <w:i/>
          <w:iCs/>
          <w:vertAlign w:val="subscript"/>
        </w:rPr>
        <w:t>IC</w:t>
      </w:r>
      <w:r w:rsidRPr="00D553C1">
        <w:t xml:space="preserve">. Both these </w:t>
      </w:r>
      <w:r w:rsidRPr="00D553C1">
        <w:lastRenderedPageBreak/>
        <w:t xml:space="preserve">samples also had </w:t>
      </w:r>
      <w:r>
        <w:t xml:space="preserve">a </w:t>
      </w:r>
      <w:r w:rsidRPr="00D553C1">
        <w:t>low</w:t>
      </w:r>
      <w:r>
        <w:t>er</w:t>
      </w:r>
      <w:r w:rsidRPr="00D553C1">
        <w:t xml:space="preserve"> TBR than sample 3</w:t>
      </w:r>
      <w:r w:rsidR="003A3C62">
        <w:t xml:space="preserve">, </w:t>
      </w:r>
      <w:r w:rsidR="003A3C62" w:rsidRPr="00D553C1">
        <w:t>approaching the limit expected fr</w:t>
      </w:r>
      <w:r w:rsidR="003A3C62">
        <w:t>om</w:t>
      </w:r>
      <w:r w:rsidR="003A3C62" w:rsidRPr="00D553C1">
        <w:t xml:space="preserve"> the</w:t>
      </w:r>
      <w:r w:rsidR="003A3C62">
        <w:t xml:space="preserve"> thermal resistance of the</w:t>
      </w:r>
      <w:r w:rsidR="003A3C62" w:rsidRPr="00D553C1">
        <w:t xml:space="preserve"> SiN</w:t>
      </w:r>
      <w:r w:rsidR="003A3C62" w:rsidRPr="00D553C1">
        <w:rPr>
          <w:vertAlign w:val="subscript"/>
        </w:rPr>
        <w:t>x</w:t>
      </w:r>
      <w:r w:rsidR="003A3C62" w:rsidRPr="00D553C1">
        <w:t xml:space="preserve"> </w:t>
      </w:r>
      <w:r w:rsidR="003A3C62">
        <w:t>interlayer</w:t>
      </w:r>
      <w:r w:rsidR="003A3C62" w:rsidRPr="00D553C1">
        <w:t xml:space="preserve"> (Fig 4). The implication here is that the interfacial bond is much stronger in samples 2 and 4 than for sample 3 and that the same properties which give a strong interface also give a lower</w:t>
      </w:r>
      <w:r w:rsidR="003A3C62">
        <w:t xml:space="preserve"> </w:t>
      </w:r>
      <w:r w:rsidR="003A3C62" w:rsidRPr="00D553C1">
        <w:t xml:space="preserve">TBR. </w:t>
      </w:r>
    </w:p>
    <w:p w14:paraId="203BD0CF" w14:textId="1B5BAF78" w:rsidR="00413DA3" w:rsidRPr="006867DB" w:rsidRDefault="00C11E09" w:rsidP="00D553C1">
      <w:pPr>
        <w:jc w:val="both"/>
      </w:pPr>
      <w:r>
        <w:rPr>
          <w:noProof/>
          <w:lang w:val="en-GB" w:eastAsia="zh-CN"/>
        </w:rPr>
        <w:drawing>
          <wp:inline distT="0" distB="0" distL="0" distR="0" wp14:anchorId="27675F38" wp14:editId="44709165">
            <wp:extent cx="3072664" cy="2959768"/>
            <wp:effectExtent l="0" t="0" r="0" b="0"/>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96DAC541-7B7A-43D3-8B79-37D633B846F1}">
                          <asvg:svgBlip xmlns:asvg="http://schemas.microsoft.com/office/drawing/2016/SVG/main" r:embed="rId21"/>
                        </a:ext>
                      </a:extLst>
                    </a:blip>
                    <a:stretch>
                      <a:fillRect/>
                    </a:stretch>
                  </pic:blipFill>
                  <pic:spPr>
                    <a:xfrm>
                      <a:off x="0" y="0"/>
                      <a:ext cx="3078089" cy="2964994"/>
                    </a:xfrm>
                    <a:prstGeom prst="rect">
                      <a:avLst/>
                    </a:prstGeom>
                  </pic:spPr>
                </pic:pic>
              </a:graphicData>
            </a:graphic>
          </wp:inline>
        </w:drawing>
      </w:r>
    </w:p>
    <w:p w14:paraId="56AEED92" w14:textId="6D4C509A" w:rsidR="00287F2A" w:rsidRDefault="00287F2A" w:rsidP="000A39D4">
      <w:r w:rsidRPr="00DB2DA7">
        <w:rPr>
          <w:noProof/>
          <w:lang w:val="en-GB" w:eastAsia="zh-CN"/>
        </w:rPr>
        <mc:AlternateContent>
          <mc:Choice Requires="wps">
            <w:drawing>
              <wp:inline distT="0" distB="0" distL="0" distR="0" wp14:anchorId="519F16C6" wp14:editId="19DFE54C">
                <wp:extent cx="3162300" cy="1085687"/>
                <wp:effectExtent l="0" t="0" r="0" b="762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2300" cy="1085687"/>
                        </a:xfrm>
                        <a:prstGeom prst="rect">
                          <a:avLst/>
                        </a:prstGeom>
                        <a:solidFill>
                          <a:srgbClr val="FFFFFF"/>
                        </a:solidFill>
                        <a:ln w="9525">
                          <a:noFill/>
                          <a:miter lim="800000"/>
                          <a:headEnd/>
                          <a:tailEnd/>
                        </a:ln>
                      </wps:spPr>
                      <wps:txbx>
                        <w:txbxContent>
                          <w:p w14:paraId="0FDCCDE3" w14:textId="77777777" w:rsidR="00287F2A" w:rsidRPr="00DB2DA7" w:rsidRDefault="00287F2A" w:rsidP="006579AF">
                            <w:pPr>
                              <w:ind w:left="-57"/>
                              <w:jc w:val="both"/>
                            </w:pPr>
                            <w:r w:rsidRPr="00DB2DA7">
                              <w:t>Fig 3: The measured TBR (left) and interfacial toughness (right) of all samples against the</w:t>
                            </w:r>
                            <w:r>
                              <w:t>ir</w:t>
                            </w:r>
                            <w:r w:rsidRPr="00DB2DA7">
                              <w:t xml:space="preserve"> SiN</w:t>
                            </w:r>
                            <w:r w:rsidRPr="00DB2DA7">
                              <w:rPr>
                                <w:vertAlign w:val="subscript"/>
                              </w:rPr>
                              <w:t>x</w:t>
                            </w:r>
                            <w:r w:rsidRPr="00DB2DA7">
                              <w:t xml:space="preserve"> interlayer thickness. The dashed line indicates the expected TBR from the SiN</w:t>
                            </w:r>
                            <w:r w:rsidRPr="00DB2DA7">
                              <w:rPr>
                                <w:vertAlign w:val="subscript"/>
                              </w:rPr>
                              <w:t>x</w:t>
                            </w:r>
                            <w:r w:rsidRPr="00DB2DA7">
                              <w:t xml:space="preserve"> interlayer using the thermal conductivity </w:t>
                            </w:r>
                            <w:r>
                              <w:t xml:space="preserve">in the literature </w:t>
                            </w:r>
                            <w:r w:rsidRPr="00DB2DA7">
                              <w:t>of 1.9 W m</w:t>
                            </w:r>
                            <w:r w:rsidRPr="00DB2DA7">
                              <w:rPr>
                                <w:vertAlign w:val="superscript"/>
                              </w:rPr>
                              <w:t>-1</w:t>
                            </w:r>
                            <w:r w:rsidRPr="00DB2DA7">
                              <w:t xml:space="preserve"> K</w:t>
                            </w:r>
                            <w:r w:rsidRPr="00DB2DA7">
                              <w:rPr>
                                <w:vertAlign w:val="superscript"/>
                              </w:rPr>
                              <w:t xml:space="preserve">-1 </w:t>
                            </w:r>
                            <w:r w:rsidRPr="00DB2DA7">
                              <w:t>[7].</w:t>
                            </w:r>
                          </w:p>
                        </w:txbxContent>
                      </wps:txbx>
                      <wps:bodyPr rot="0" vert="horz" wrap="square" lIns="91440" tIns="45720" rIns="91440" bIns="45720" anchor="t" anchorCtr="0">
                        <a:spAutoFit/>
                      </wps:bodyPr>
                    </wps:wsp>
                  </a:graphicData>
                </a:graphic>
              </wp:inline>
            </w:drawing>
          </mc:Choice>
          <mc:Fallback>
            <w:pict>
              <v:shape w14:anchorId="519F16C6" id="Text Box 2" o:spid="_x0000_s1028" type="#_x0000_t202" style="width:249pt;height:8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" stroked="f">
                <v:textbox style="mso-fit-shape-to-text:t">
                  <w:txbxContent>
                    <w:p w14:paraId="0FDCCDE3" w14:textId="77777777" w:rsidR="00287F2A" w:rsidRPr="00DB2DA7" w:rsidRDefault="00287F2A" w:rsidP="006579AF">
                      <w:pPr>
                        <w:ind w:left="-57"/>
                        <w:jc w:val="both"/>
                      </w:pPr>
                      <w:r w:rsidRPr="00DB2DA7">
                        <w:t>Fig 3: The measured TBR (left) and interfacial toughness (right) of all samples against the</w:t>
                      </w:r>
                      <w:r>
                        <w:t>ir</w:t>
                      </w:r>
                      <w:r w:rsidRPr="00DB2DA7">
                        <w:t xml:space="preserve"> </w:t>
                      </w:r>
                      <w:proofErr w:type="spellStart"/>
                      <w:r w:rsidRPr="00DB2DA7">
                        <w:t>SiN</w:t>
                      </w:r>
                      <w:r w:rsidRPr="00DB2DA7">
                        <w:rPr>
                          <w:vertAlign w:val="subscript"/>
                        </w:rPr>
                        <w:t>x</w:t>
                      </w:r>
                      <w:proofErr w:type="spellEnd"/>
                      <w:r w:rsidRPr="00DB2DA7">
                        <w:t xml:space="preserve"> interlayer thickness. The dashed line indicates the expected TBR from the </w:t>
                      </w:r>
                      <w:proofErr w:type="spellStart"/>
                      <w:r w:rsidRPr="00DB2DA7">
                        <w:t>SiN</w:t>
                      </w:r>
                      <w:r w:rsidRPr="00DB2DA7">
                        <w:rPr>
                          <w:vertAlign w:val="subscript"/>
                        </w:rPr>
                        <w:t>x</w:t>
                      </w:r>
                      <w:proofErr w:type="spellEnd"/>
                      <w:r w:rsidRPr="00DB2DA7">
                        <w:t xml:space="preserve"> interlayer using the thermal conductivity </w:t>
                      </w:r>
                      <w:r>
                        <w:t xml:space="preserve">in the literature </w:t>
                      </w:r>
                      <w:r w:rsidRPr="00DB2DA7">
                        <w:t>of 1.9 W m</w:t>
                      </w:r>
                      <w:r w:rsidRPr="00DB2DA7">
                        <w:rPr>
                          <w:vertAlign w:val="superscript"/>
                        </w:rPr>
                        <w:t>-1</w:t>
                      </w:r>
                      <w:r w:rsidRPr="00DB2DA7">
                        <w:t xml:space="preserve"> K</w:t>
                      </w:r>
                      <w:r w:rsidRPr="00DB2DA7">
                        <w:rPr>
                          <w:vertAlign w:val="superscript"/>
                        </w:rPr>
                        <w:t xml:space="preserve">-1 </w:t>
                      </w:r>
                      <w:r w:rsidRPr="00DB2DA7">
                        <w:t>[7].</w:t>
                      </w:r>
                    </w:p>
                  </w:txbxContent>
                </v:textbox>
                <w10:anchorlock/>
              </v:shape>
            </w:pict>
          </mc:Fallback>
        </mc:AlternateContent>
      </w:r>
    </w:p>
    <w:p w14:paraId="677B9C00" w14:textId="34ACBA75" w:rsidR="0069229E" w:rsidRDefault="00D01BDC" w:rsidP="00D01BDC">
      <w:r w:rsidRPr="00DB2DA7">
        <w:rPr>
          <w:noProof/>
          <w:lang w:val="en-GB" w:eastAsia="zh-CN"/>
        </w:rPr>
        <mc:AlternateContent>
          <mc:Choice Requires="wps">
            <w:drawing>
              <wp:inline distT="0" distB="0" distL="0" distR="0" wp14:anchorId="210877CB" wp14:editId="1F989993">
                <wp:extent cx="3074225" cy="3124200"/>
                <wp:effectExtent l="0" t="0" r="0" b="0"/>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4225" cy="3124200"/>
                        </a:xfrm>
                        <a:prstGeom prst="rect">
                          <a:avLst/>
                        </a:prstGeom>
                        <a:solidFill>
                          <a:srgbClr val="FFFFFF"/>
                        </a:solidFill>
                        <a:ln w="9525">
                          <a:noFill/>
                          <a:miter lim="800000"/>
                          <a:headEnd/>
                          <a:tailEnd/>
                        </a:ln>
                      </wps:spPr>
                      <wps:txbx>
                        <w:txbxContent>
                          <w:p w14:paraId="490A09C2" w14:textId="5841B172" w:rsidR="006579AF" w:rsidRDefault="0013305B" w:rsidP="006579AF">
                            <w:pPr>
                              <w:jc w:val="center"/>
                            </w:pPr>
                            <w:r>
                              <w:rPr>
                                <w:noProof/>
                              </w:rPr>
                              <w:drawing>
                                <wp:inline distT="0" distB="0" distL="0" distR="0" wp14:anchorId="6B414FCF" wp14:editId="59BD000A">
                                  <wp:extent cx="2882265" cy="2712097"/>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96DAC541-7B7A-43D3-8B79-37D633B846F1}">
                                                <asvg:svgBlip xmlns:asvg="http://schemas.microsoft.com/office/drawing/2016/SVG/main" r:embed="rId23"/>
                                              </a:ext>
                                            </a:extLst>
                                          </a:blip>
                                          <a:stretch>
                                            <a:fillRect/>
                                          </a:stretch>
                                        </pic:blipFill>
                                        <pic:spPr>
                                          <a:xfrm>
                                            <a:off x="0" y="0"/>
                                            <a:ext cx="2882265" cy="2712097"/>
                                          </a:xfrm>
                                          <a:prstGeom prst="rect">
                                            <a:avLst/>
                                          </a:prstGeom>
                                        </pic:spPr>
                                      </pic:pic>
                                    </a:graphicData>
                                  </a:graphic>
                                </wp:inline>
                              </w:drawing>
                            </w:r>
                          </w:p>
                          <w:p w14:paraId="3EDCBC8F" w14:textId="3C8803E4" w:rsidR="00D01BDC" w:rsidRPr="00D33BEB" w:rsidRDefault="00D01BDC" w:rsidP="006579AF">
                            <w:pPr>
                              <w:jc w:val="center"/>
                            </w:pPr>
                            <w:r w:rsidRPr="00DB2DA7">
                              <w:t xml:space="preserve">Fig </w:t>
                            </w:r>
                            <w:r>
                              <w:t>4</w:t>
                            </w:r>
                            <w:r w:rsidRPr="00DB2DA7">
                              <w:t xml:space="preserve">: The </w:t>
                            </w:r>
                            <w:r>
                              <w:t>residual stress</w:t>
                            </w:r>
                            <w:r w:rsidR="00593754">
                              <w:t>es</w:t>
                            </w:r>
                            <w:r>
                              <w:t xml:space="preserve"> measured in samples 2-4 using Raman spectroscopy against the calculated </w:t>
                            </w:r>
                            <w:r w:rsidRPr="006579AF">
                              <w:rPr>
                                <w:i/>
                                <w:iCs/>
                              </w:rPr>
                              <w:t>G</w:t>
                            </w:r>
                            <w:r w:rsidRPr="006579AF">
                              <w:rPr>
                                <w:i/>
                                <w:iCs/>
                                <w:vertAlign w:val="subscript"/>
                              </w:rPr>
                              <w:t>IC</w:t>
                            </w:r>
                            <w:r>
                              <w:t>.</w:t>
                            </w:r>
                          </w:p>
                        </w:txbxContent>
                      </wps:txbx>
                      <wps:bodyPr rot="0" vert="horz" wrap="square" lIns="91440" tIns="45720" rIns="91440" bIns="45720" anchor="t" anchorCtr="0">
                        <a:noAutofit/>
                      </wps:bodyPr>
                    </wps:wsp>
                  </a:graphicData>
                </a:graphic>
              </wp:inline>
            </w:drawing>
          </mc:Choice>
          <mc:Fallback>
            <w:pict>
              <v:shape w14:anchorId="210877CB" id="_x0000_s1029" type="#_x0000_t202" style="width:242.05pt;height:24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" stroked="f">
                <v:textbox>
                  <w:txbxContent>
                    <w:p w14:paraId="490A09C2" w14:textId="5841B172" w:rsidR="006579AF" w:rsidRDefault="0013305B" w:rsidP="006579AF">
                      <w:pPr>
                        <w:jc w:val="center"/>
                      </w:pPr>
                      <w:r>
                        <w:rPr>
                          <w:noProof/>
                        </w:rPr>
                        <w:drawing>
                          <wp:inline distT="0" distB="0" distL="0" distR="0" wp14:anchorId="6B414FCF" wp14:editId="59BD000A">
                            <wp:extent cx="2882265" cy="2712097"/>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96DAC541-7B7A-43D3-8B79-37D633B846F1}">
                                          <asvg:svgBlip xmlns:asvg="http://schemas.microsoft.com/office/drawing/2016/SVG/main" r:embed="rId25"/>
                                        </a:ext>
                                      </a:extLst>
                                    </a:blip>
                                    <a:stretch>
                                      <a:fillRect/>
                                    </a:stretch>
                                  </pic:blipFill>
                                  <pic:spPr>
                                    <a:xfrm>
                                      <a:off x="0" y="0"/>
                                      <a:ext cx="2882265" cy="2712097"/>
                                    </a:xfrm>
                                    <a:prstGeom prst="rect">
                                      <a:avLst/>
                                    </a:prstGeom>
                                  </pic:spPr>
                                </pic:pic>
                              </a:graphicData>
                            </a:graphic>
                          </wp:inline>
                        </w:drawing>
                      </w:r>
                    </w:p>
                    <w:p w14:paraId="3EDCBC8F" w14:textId="3C8803E4" w:rsidR="00D01BDC" w:rsidRPr="00D33BEB" w:rsidRDefault="00D01BDC" w:rsidP="006579AF">
                      <w:pPr>
                        <w:jc w:val="center"/>
                      </w:pPr>
                      <w:r w:rsidRPr="00DB2DA7">
                        <w:t xml:space="preserve">Fig </w:t>
                      </w:r>
                      <w:r>
                        <w:t>4</w:t>
                      </w:r>
                      <w:r w:rsidRPr="00DB2DA7">
                        <w:t xml:space="preserve">: The </w:t>
                      </w:r>
                      <w:r>
                        <w:t>residual stress</w:t>
                      </w:r>
                      <w:r w:rsidR="00593754">
                        <w:t>es</w:t>
                      </w:r>
                      <w:r>
                        <w:t xml:space="preserve"> measured in samples 2-4 using Raman spectroscopy against the calculated </w:t>
                      </w:r>
                      <w:r w:rsidRPr="006579AF">
                        <w:rPr>
                          <w:i/>
                          <w:iCs/>
                        </w:rPr>
                        <w:t>G</w:t>
                      </w:r>
                      <w:r w:rsidRPr="006579AF">
                        <w:rPr>
                          <w:i/>
                          <w:iCs/>
                          <w:vertAlign w:val="subscript"/>
                        </w:rPr>
                        <w:t>IC</w:t>
                      </w:r>
                      <w:r>
                        <w:t>.</w:t>
                      </w:r>
                    </w:p>
                  </w:txbxContent>
                </v:textbox>
                <w10:anchorlock/>
              </v:shape>
            </w:pict>
          </mc:Fallback>
        </mc:AlternateContent>
      </w:r>
    </w:p>
    <w:p w14:paraId="22D878BE" w14:textId="0CC24C78" w:rsidR="00413DA3" w:rsidRPr="006867DB" w:rsidRDefault="00413DA3" w:rsidP="00D01BDC">
      <w:pPr>
        <w:ind w:firstLine="450"/>
        <w:jc w:val="both"/>
        <w:rPr>
          <w:noProof/>
        </w:rPr>
      </w:pPr>
      <w:r w:rsidRPr="006867DB">
        <w:t>Currently, the thickness of the SiN</w:t>
      </w:r>
      <w:r w:rsidRPr="006867DB">
        <w:rPr>
          <w:vertAlign w:val="subscript"/>
        </w:rPr>
        <w:t>x</w:t>
      </w:r>
      <w:r w:rsidRPr="006867DB">
        <w:t xml:space="preserve"> interlayer is the dominant factor in determining TBR. In this work, it has been shown that reducing the SiN</w:t>
      </w:r>
      <w:r w:rsidRPr="006867DB">
        <w:rPr>
          <w:vertAlign w:val="subscript"/>
        </w:rPr>
        <w:t>x</w:t>
      </w:r>
      <w:r w:rsidRPr="006867DB">
        <w:t xml:space="preserve"> thickness is a viable option for </w:t>
      </w:r>
      <w:r w:rsidRPr="006867DB">
        <w:t>maximizing the benefits of diamond heat sinking of GaN HEMTs as the interface strength is maintained. Moving forward, the use of interlayers with a higher thermal conductivity than amorphous SiN</w:t>
      </w:r>
      <w:r w:rsidRPr="006867DB">
        <w:rPr>
          <w:vertAlign w:val="subscript"/>
        </w:rPr>
        <w:t>x</w:t>
      </w:r>
      <w:r w:rsidRPr="006867DB">
        <w:t xml:space="preserve">, such as single crystalline AlN </w:t>
      </w:r>
      <w:r w:rsidRPr="006867DB">
        <w:fldChar w:fldCharType="begin" w:fldLock="1"/>
      </w:r>
      <w:r w:rsidRPr="006867DB">
        <w:instrText>ADDIN CSL_CITATION {"citationItems":[{"id":"ITEM-1","itemData":{"DOI":"10.1021/acsami.9b13869","author":[{"dropping-particle":"","family":"Mandal","given":"Soumen","non-dropping-particle":"","parse-names":false,"suffix":""},{"dropping-particle":"","family":"Yuan","given":"Chao","non-dropping-particle":"","parse-names":false,"suffix":""},{"dropping-particle":"","family":"Massabuau","given":"Fabien","non-dropping-particle":"","parse-names":false,"suffix":""},{"dropping-particle":"","family":"Pomeroy","given":"James W","non-dropping-particle":"","parse-names":false,"suffix":""},{"dropping-particle":"","family":"Cuenca","given":"Jerome","non-dropping-particle":"","parse-names":false,"suffix":""},{"dropping-particle":"","family":"Bland","given":"Henry","non-dropping-particle":"","parse-names":false,"suffix":""},{"dropping-particle":"","family":"Thomas","given":"Evan","non-dropping-particle":"","parse-names":false,"suffix":""},{"dropping-particle":"","family":"Wallis","given":"David","non-dropping-particle":"","parse-names":false,"suffix":""},{"dropping-particle":"","family":"Batten","given":"Tim","non-dropping-particle":"","parse-names":false,"suffix":""},{"dropping-particle":"","family":"Morgan","given":"David","non-dropping-particle":"","parse-names":false,"suffix":""},{"dropping-particle":"","family":"Oliver","given":"Rachel","non-dropping-particle":"","parse-names":false,"suffix":""},{"dropping-particle":"","family":"Kuball","given":"Martin","non-dropping-particle":"","parse-names":false,"suffix":""},{"dropping-particle":"","family":"Williams","given":"Oliver A","non-dropping-particle":"","parse-names":false,"suffix":""}],"container-title":"ACS Applied Materials and Interfaces","id":"ITEM-1","issued":{"date-parts":[["2019"]]},"title":"Thick , Adherent Diamond Films on AlN with Low Thermal Barrier Resistance","type":"article-journal"},"uris":["http://www.mendeley.com/documents/?uuid=95c46f67-2409-40db-bede-3cace2caad85"]}],"mendeley":{"formattedCitation":"[8]","plainTextFormattedCitation":"[8]","previouslyFormattedCitation":"[8]"},"properties":{"noteIndex":0},"schema":"https://github.com/citation-style-language/schema/raw/master/csl-citation.json"}</w:instrText>
      </w:r>
      <w:r w:rsidRPr="006867DB">
        <w:fldChar w:fldCharType="separate"/>
      </w:r>
      <w:r w:rsidRPr="006867DB">
        <w:rPr>
          <w:noProof/>
        </w:rPr>
        <w:t>[8]</w:t>
      </w:r>
      <w:r w:rsidRPr="006867DB">
        <w:fldChar w:fldCharType="end"/>
      </w:r>
      <w:r w:rsidRPr="006867DB">
        <w:t xml:space="preserve">, will reduce the impact of its thickness on the TBR. Hence, the strength of the interfacial bonding </w:t>
      </w:r>
      <w:r w:rsidR="00593754">
        <w:t>would</w:t>
      </w:r>
      <w:r w:rsidRPr="006867DB">
        <w:t xml:space="preserve"> become </w:t>
      </w:r>
      <w:r w:rsidR="00593754">
        <w:t xml:space="preserve">a </w:t>
      </w:r>
      <w:r w:rsidRPr="006867DB">
        <w:t>more important</w:t>
      </w:r>
      <w:r w:rsidR="00593754">
        <w:t xml:space="preserve"> parameter to evaluate in GaN-diamond with decreased </w:t>
      </w:r>
      <w:r w:rsidRPr="006867DB">
        <w:t xml:space="preserve">TBR, </w:t>
      </w:r>
      <w:r w:rsidR="00593754">
        <w:t xml:space="preserve">for its validation as </w:t>
      </w:r>
      <w:r w:rsidRPr="006867DB">
        <w:t>a viable manufacturable technology for RF applications</w:t>
      </w:r>
      <w:r w:rsidR="00FB44E3">
        <w:t>.</w:t>
      </w:r>
      <w:r w:rsidR="00C11E09" w:rsidRPr="00C11E09">
        <w:rPr>
          <w:noProof/>
        </w:rPr>
        <w:t xml:space="preserve"> </w:t>
      </w:r>
    </w:p>
    <w:p w14:paraId="5BA786C4" w14:textId="7236DD05" w:rsidR="00835FDE" w:rsidRDefault="00835FDE" w:rsidP="00EF5032">
      <w:pPr>
        <w:pStyle w:val="Heading2"/>
      </w:pPr>
    </w:p>
    <w:p w14:paraId="46628680" w14:textId="110C1F03" w:rsidR="0032551A" w:rsidRDefault="0032551A" w:rsidP="0032551A">
      <w:r w:rsidRPr="006867DB">
        <w:t>CONCLUSIONS</w:t>
      </w:r>
    </w:p>
    <w:p w14:paraId="42EEACF3" w14:textId="77777777" w:rsidR="0032551A" w:rsidRDefault="0032551A" w:rsidP="0032551A">
      <w:pPr>
        <w:contextualSpacing/>
        <w:jc w:val="both"/>
      </w:pPr>
    </w:p>
    <w:p w14:paraId="08858788" w14:textId="732F9DB0" w:rsidR="00032484" w:rsidRPr="006867DB" w:rsidRDefault="00654A40" w:rsidP="006579AF">
      <w:pPr>
        <w:ind w:firstLine="272"/>
        <w:contextualSpacing/>
        <w:jc w:val="both"/>
      </w:pPr>
      <w:r>
        <w:t>For the 4 samples studied, the</w:t>
      </w:r>
      <w:r w:rsidR="00032484" w:rsidRPr="006867DB">
        <w:t xml:space="preserve"> biggest factor in reducing TBR</w:t>
      </w:r>
      <w:r>
        <w:t xml:space="preserve"> of GaN-on-diamond</w:t>
      </w:r>
      <w:r w:rsidR="00032484" w:rsidRPr="006867DB">
        <w:t xml:space="preserve"> is</w:t>
      </w:r>
      <w:r w:rsidR="004013BC">
        <w:t xml:space="preserve"> found to be</w:t>
      </w:r>
      <w:r w:rsidR="00032484" w:rsidRPr="006867DB">
        <w:t xml:space="preserve"> the thickness of the SiN</w:t>
      </w:r>
      <w:r w:rsidR="00032484" w:rsidRPr="006867DB">
        <w:rPr>
          <w:vertAlign w:val="subscript"/>
        </w:rPr>
        <w:t>x</w:t>
      </w:r>
      <w:r w:rsidR="0002007A">
        <w:t xml:space="preserve">. </w:t>
      </w:r>
      <w:r w:rsidR="00614F21">
        <w:t>It has been shown that it is possible to produce</w:t>
      </w:r>
      <w:r w:rsidR="006A2929">
        <w:t xml:space="preserve"> GaN-on-diamond with a SiN</w:t>
      </w:r>
      <w:r w:rsidR="006A2929">
        <w:rPr>
          <w:vertAlign w:val="subscript"/>
        </w:rPr>
        <w:t>x</w:t>
      </w:r>
      <w:r w:rsidR="006A2929">
        <w:t xml:space="preserve"> interlayer with a very low TBR and a good interfacial toughness. </w:t>
      </w:r>
      <w:r w:rsidR="00302992">
        <w:t xml:space="preserve">There was no obvious correlation </w:t>
      </w:r>
      <w:r w:rsidR="00B325A7">
        <w:t xml:space="preserve">between interfacial toughness and TBR. However, for similar samples there </w:t>
      </w:r>
      <w:r w:rsidR="007F5CD5">
        <w:t xml:space="preserve">is correlation between the residual stress in the GaN layer and the TBR. Tentatively, this could indicate that these samples have a stronger interfacial bond </w:t>
      </w:r>
      <w:r w:rsidR="00E6161B">
        <w:t xml:space="preserve">which helps increase thermal transport across the interface. </w:t>
      </w:r>
    </w:p>
    <w:p w14:paraId="03C2775B" w14:textId="6859E472" w:rsidR="004D45AF" w:rsidRPr="006867DB" w:rsidRDefault="004D45AF" w:rsidP="006579AF">
      <w:pPr>
        <w:pStyle w:val="Heading2"/>
      </w:pPr>
    </w:p>
    <w:p w14:paraId="6DCCE85C" w14:textId="68B9414D" w:rsidR="004D45AF" w:rsidRDefault="004D45AF" w:rsidP="00CC1134">
      <w:pPr>
        <w:pStyle w:val="Heading2"/>
      </w:pPr>
      <w:r w:rsidRPr="006867DB">
        <w:t>Acknowledgements</w:t>
      </w:r>
    </w:p>
    <w:p w14:paraId="627804DE" w14:textId="77777777" w:rsidR="00C11E09" w:rsidRPr="00C11E09" w:rsidRDefault="00C11E09" w:rsidP="00C11E09"/>
    <w:p w14:paraId="229C56D6" w14:textId="294CC98A" w:rsidR="0032551A" w:rsidRPr="006867DB" w:rsidRDefault="008C6BAB" w:rsidP="00603DDE">
      <w:pPr>
        <w:pStyle w:val="BodyText2"/>
        <w:tabs>
          <w:tab w:val="left" w:pos="270"/>
        </w:tabs>
        <w:ind w:firstLine="272"/>
      </w:pPr>
      <w:r w:rsidRPr="006867DB">
        <w:t>The authors would like to acknowledge financial support of the Engineering and Physical Sciences Research Council under the program Grant GaN-DaME (EP/P00945X/1). Thanks also go to the Engineering and Physical Sciences Research council, the centre for doctoral training in diamond science and technology, and Element 6 for funding.</w:t>
      </w:r>
    </w:p>
    <w:p w14:paraId="68D22028" w14:textId="07CB4484" w:rsidR="008C6BAB" w:rsidRPr="006867DB" w:rsidRDefault="008C6BAB">
      <w:pPr>
        <w:pStyle w:val="BodyText2"/>
        <w:tabs>
          <w:tab w:val="left" w:pos="270"/>
        </w:tabs>
      </w:pPr>
    </w:p>
    <w:p w14:paraId="1170B287" w14:textId="77777777" w:rsidR="008C6BAB" w:rsidRPr="006867DB" w:rsidRDefault="008C6BAB" w:rsidP="008C6BAB">
      <w:pPr>
        <w:pStyle w:val="Heading2"/>
      </w:pPr>
      <w:r w:rsidRPr="006867DB">
        <w:t>References</w:t>
      </w:r>
    </w:p>
    <w:p w14:paraId="0F4A9BE6" w14:textId="14E043EF" w:rsidR="008C6BAB" w:rsidRPr="006867DB" w:rsidRDefault="008C6BAB">
      <w:pPr>
        <w:pStyle w:val="BodyText2"/>
        <w:tabs>
          <w:tab w:val="left" w:pos="270"/>
        </w:tabs>
      </w:pPr>
    </w:p>
    <w:p w14:paraId="23461A5A" w14:textId="77777777" w:rsidR="00754CD3" w:rsidRPr="006867DB" w:rsidRDefault="00754CD3" w:rsidP="007B1457">
      <w:pPr>
        <w:widowControl w:val="0"/>
        <w:autoSpaceDE w:val="0"/>
        <w:autoSpaceDN w:val="0"/>
        <w:adjustRightInd w:val="0"/>
        <w:ind w:left="640" w:hanging="640"/>
        <w:jc w:val="both"/>
        <w:rPr>
          <w:noProof/>
          <w:szCs w:val="24"/>
        </w:rPr>
      </w:pPr>
      <w:r w:rsidRPr="006867DB">
        <w:rPr>
          <w:noProof/>
          <w:szCs w:val="24"/>
        </w:rPr>
        <w:t>[1]</w:t>
      </w:r>
      <w:r w:rsidRPr="006867DB">
        <w:rPr>
          <w:noProof/>
          <w:szCs w:val="24"/>
        </w:rPr>
        <w:tab/>
        <w:t xml:space="preserve">S. Lee </w:t>
      </w:r>
      <w:r w:rsidRPr="006867DB">
        <w:rPr>
          <w:i/>
          <w:iCs/>
          <w:noProof/>
          <w:szCs w:val="24"/>
        </w:rPr>
        <w:t>et al.</w:t>
      </w:r>
      <w:r w:rsidRPr="006867DB">
        <w:rPr>
          <w:noProof/>
          <w:szCs w:val="24"/>
        </w:rPr>
        <w:t xml:space="preserve">, </w:t>
      </w:r>
      <w:r w:rsidRPr="006867DB">
        <w:rPr>
          <w:i/>
          <w:iCs/>
          <w:noProof/>
          <w:szCs w:val="24"/>
        </w:rPr>
        <w:t>IEEE Int. Reliab. Phys. Symp. Proc.</w:t>
      </w:r>
      <w:r w:rsidRPr="006867DB">
        <w:rPr>
          <w:noProof/>
          <w:szCs w:val="24"/>
        </w:rPr>
        <w:t>, pp. 446–449, 2008.</w:t>
      </w:r>
    </w:p>
    <w:p w14:paraId="536DB38E" w14:textId="77777777" w:rsidR="00754CD3" w:rsidRPr="006867DB" w:rsidRDefault="00754CD3" w:rsidP="007B1457">
      <w:pPr>
        <w:widowControl w:val="0"/>
        <w:autoSpaceDE w:val="0"/>
        <w:autoSpaceDN w:val="0"/>
        <w:adjustRightInd w:val="0"/>
        <w:ind w:left="640" w:hanging="640"/>
        <w:jc w:val="both"/>
        <w:rPr>
          <w:noProof/>
          <w:szCs w:val="24"/>
        </w:rPr>
      </w:pPr>
      <w:r w:rsidRPr="006867DB">
        <w:rPr>
          <w:noProof/>
          <w:szCs w:val="24"/>
        </w:rPr>
        <w:t>[2]</w:t>
      </w:r>
      <w:r w:rsidRPr="006867DB">
        <w:rPr>
          <w:noProof/>
          <w:szCs w:val="24"/>
        </w:rPr>
        <w:tab/>
        <w:t xml:space="preserve">C. J. H. Wort </w:t>
      </w:r>
      <w:r w:rsidRPr="006867DB">
        <w:rPr>
          <w:i/>
          <w:iCs/>
          <w:noProof/>
          <w:szCs w:val="24"/>
        </w:rPr>
        <w:t>et al</w:t>
      </w:r>
      <w:r w:rsidRPr="006867DB">
        <w:rPr>
          <w:noProof/>
          <w:szCs w:val="24"/>
        </w:rPr>
        <w:t xml:space="preserve">., </w:t>
      </w:r>
      <w:r w:rsidRPr="006867DB">
        <w:rPr>
          <w:i/>
          <w:iCs/>
          <w:noProof/>
          <w:szCs w:val="24"/>
        </w:rPr>
        <w:t>Diam. Relat. Mater.</w:t>
      </w:r>
      <w:r w:rsidRPr="006867DB">
        <w:rPr>
          <w:noProof/>
          <w:szCs w:val="24"/>
        </w:rPr>
        <w:t>, vol. 3, no. 9, pp. 1158–1167, Aug. 1994.</w:t>
      </w:r>
    </w:p>
    <w:p w14:paraId="328E25A7" w14:textId="77777777" w:rsidR="00754CD3" w:rsidRPr="006867DB" w:rsidRDefault="00754CD3" w:rsidP="007B1457">
      <w:pPr>
        <w:widowControl w:val="0"/>
        <w:autoSpaceDE w:val="0"/>
        <w:autoSpaceDN w:val="0"/>
        <w:adjustRightInd w:val="0"/>
        <w:ind w:left="640" w:hanging="640"/>
        <w:jc w:val="both"/>
        <w:rPr>
          <w:noProof/>
          <w:szCs w:val="24"/>
        </w:rPr>
      </w:pPr>
      <w:r w:rsidRPr="006867DB">
        <w:rPr>
          <w:noProof/>
          <w:szCs w:val="24"/>
        </w:rPr>
        <w:t>[3]</w:t>
      </w:r>
      <w:r w:rsidRPr="006867DB">
        <w:rPr>
          <w:noProof/>
          <w:szCs w:val="24"/>
        </w:rPr>
        <w:tab/>
        <w:t xml:space="preserve">J. W. Pomeroy </w:t>
      </w:r>
      <w:r w:rsidRPr="006867DB">
        <w:rPr>
          <w:i/>
          <w:iCs/>
          <w:noProof/>
          <w:szCs w:val="24"/>
        </w:rPr>
        <w:t>et al.</w:t>
      </w:r>
      <w:r w:rsidRPr="006867DB">
        <w:rPr>
          <w:noProof/>
          <w:szCs w:val="24"/>
        </w:rPr>
        <w:t xml:space="preserve">, </w:t>
      </w:r>
      <w:r w:rsidRPr="006867DB">
        <w:rPr>
          <w:i/>
          <w:iCs/>
          <w:noProof/>
          <w:szCs w:val="24"/>
        </w:rPr>
        <w:t>IEEE Electron Device Lett.</w:t>
      </w:r>
      <w:r w:rsidRPr="006867DB">
        <w:rPr>
          <w:noProof/>
          <w:szCs w:val="24"/>
        </w:rPr>
        <w:t>, vol. 35, no. 10, pp. 1007–1009, 2014.</w:t>
      </w:r>
    </w:p>
    <w:p w14:paraId="1247540F" w14:textId="77777777" w:rsidR="00754CD3" w:rsidRPr="006867DB" w:rsidRDefault="00754CD3" w:rsidP="007B1457">
      <w:pPr>
        <w:widowControl w:val="0"/>
        <w:autoSpaceDE w:val="0"/>
        <w:autoSpaceDN w:val="0"/>
        <w:adjustRightInd w:val="0"/>
        <w:ind w:left="640" w:hanging="640"/>
        <w:jc w:val="both"/>
        <w:rPr>
          <w:noProof/>
          <w:szCs w:val="24"/>
        </w:rPr>
      </w:pPr>
      <w:r w:rsidRPr="006867DB">
        <w:rPr>
          <w:noProof/>
          <w:szCs w:val="24"/>
        </w:rPr>
        <w:t>[4]</w:t>
      </w:r>
      <w:r w:rsidRPr="006867DB">
        <w:rPr>
          <w:noProof/>
          <w:szCs w:val="24"/>
        </w:rPr>
        <w:tab/>
        <w:t xml:space="preserve">D. Francis </w:t>
      </w:r>
      <w:r w:rsidRPr="006867DB">
        <w:rPr>
          <w:i/>
          <w:iCs/>
          <w:noProof/>
          <w:szCs w:val="24"/>
        </w:rPr>
        <w:t>et al</w:t>
      </w:r>
      <w:r w:rsidRPr="006867DB">
        <w:rPr>
          <w:noProof/>
          <w:szCs w:val="24"/>
        </w:rPr>
        <w:t xml:space="preserve">., </w:t>
      </w:r>
      <w:r w:rsidRPr="006867DB">
        <w:rPr>
          <w:i/>
          <w:iCs/>
          <w:noProof/>
          <w:szCs w:val="24"/>
        </w:rPr>
        <w:t>Diam. Relat. Mater.</w:t>
      </w:r>
      <w:r w:rsidRPr="006867DB">
        <w:rPr>
          <w:noProof/>
          <w:szCs w:val="24"/>
        </w:rPr>
        <w:t>, vol. 19, no. 2–3, pp. 229–233, 2010.</w:t>
      </w:r>
    </w:p>
    <w:p w14:paraId="55707580" w14:textId="77777777" w:rsidR="00754CD3" w:rsidRPr="006867DB" w:rsidRDefault="00754CD3" w:rsidP="007B1457">
      <w:pPr>
        <w:widowControl w:val="0"/>
        <w:autoSpaceDE w:val="0"/>
        <w:autoSpaceDN w:val="0"/>
        <w:adjustRightInd w:val="0"/>
        <w:ind w:left="640" w:hanging="640"/>
        <w:jc w:val="both"/>
        <w:rPr>
          <w:noProof/>
          <w:szCs w:val="24"/>
        </w:rPr>
      </w:pPr>
      <w:r w:rsidRPr="006867DB">
        <w:rPr>
          <w:noProof/>
          <w:szCs w:val="24"/>
        </w:rPr>
        <w:t>[5]</w:t>
      </w:r>
      <w:r w:rsidRPr="006867DB">
        <w:rPr>
          <w:noProof/>
          <w:szCs w:val="24"/>
        </w:rPr>
        <w:tab/>
        <w:t xml:space="preserve">D. Liu </w:t>
      </w:r>
      <w:r w:rsidRPr="006867DB">
        <w:rPr>
          <w:i/>
          <w:iCs/>
          <w:noProof/>
          <w:szCs w:val="24"/>
        </w:rPr>
        <w:t>et al</w:t>
      </w:r>
      <w:r w:rsidRPr="006867DB">
        <w:rPr>
          <w:noProof/>
          <w:szCs w:val="24"/>
        </w:rPr>
        <w:t xml:space="preserve">., </w:t>
      </w:r>
      <w:r w:rsidRPr="006867DB">
        <w:rPr>
          <w:i/>
          <w:iCs/>
          <w:noProof/>
          <w:szCs w:val="24"/>
        </w:rPr>
        <w:t>ACS Appl. Electron. Mater.</w:t>
      </w:r>
      <w:r w:rsidRPr="006867DB">
        <w:rPr>
          <w:noProof/>
          <w:szCs w:val="24"/>
        </w:rPr>
        <w:t>, vol. 1, pp. 354–369, 2019.</w:t>
      </w:r>
    </w:p>
    <w:p w14:paraId="5658963A" w14:textId="77777777" w:rsidR="00754CD3" w:rsidRPr="006867DB" w:rsidRDefault="00754CD3" w:rsidP="007B1457">
      <w:pPr>
        <w:widowControl w:val="0"/>
        <w:autoSpaceDE w:val="0"/>
        <w:autoSpaceDN w:val="0"/>
        <w:adjustRightInd w:val="0"/>
        <w:ind w:left="640" w:hanging="640"/>
        <w:jc w:val="both"/>
        <w:rPr>
          <w:noProof/>
          <w:szCs w:val="24"/>
        </w:rPr>
      </w:pPr>
      <w:r w:rsidRPr="006867DB">
        <w:rPr>
          <w:noProof/>
          <w:szCs w:val="24"/>
        </w:rPr>
        <w:t>[6]</w:t>
      </w:r>
      <w:r w:rsidRPr="006867DB">
        <w:rPr>
          <w:noProof/>
          <w:szCs w:val="24"/>
        </w:rPr>
        <w:tab/>
        <w:t xml:space="preserve">J. W. Hutchinson and Z. Suo, </w:t>
      </w:r>
      <w:r w:rsidRPr="006867DB">
        <w:rPr>
          <w:i/>
          <w:iCs/>
          <w:noProof/>
          <w:szCs w:val="24"/>
        </w:rPr>
        <w:t>Adv. Appl. Mech.</w:t>
      </w:r>
      <w:r w:rsidRPr="006867DB">
        <w:rPr>
          <w:noProof/>
          <w:szCs w:val="24"/>
        </w:rPr>
        <w:t>, vol. 29, pp. 63–191, 1991.</w:t>
      </w:r>
    </w:p>
    <w:p w14:paraId="1F880A09" w14:textId="77777777" w:rsidR="00754CD3" w:rsidRPr="006867DB" w:rsidRDefault="00754CD3" w:rsidP="007B1457">
      <w:pPr>
        <w:widowControl w:val="0"/>
        <w:autoSpaceDE w:val="0"/>
        <w:autoSpaceDN w:val="0"/>
        <w:adjustRightInd w:val="0"/>
        <w:ind w:left="640" w:hanging="640"/>
        <w:jc w:val="both"/>
        <w:rPr>
          <w:noProof/>
          <w:szCs w:val="24"/>
        </w:rPr>
      </w:pPr>
      <w:r w:rsidRPr="006867DB">
        <w:rPr>
          <w:noProof/>
          <w:szCs w:val="24"/>
        </w:rPr>
        <w:t>[7]</w:t>
      </w:r>
      <w:r w:rsidRPr="006867DB">
        <w:rPr>
          <w:noProof/>
          <w:szCs w:val="24"/>
        </w:rPr>
        <w:tab/>
        <w:t xml:space="preserve">Y. Zhou </w:t>
      </w:r>
      <w:r w:rsidRPr="006867DB">
        <w:rPr>
          <w:i/>
          <w:iCs/>
          <w:noProof/>
          <w:szCs w:val="24"/>
        </w:rPr>
        <w:t>et al.</w:t>
      </w:r>
      <w:r w:rsidRPr="006867DB">
        <w:rPr>
          <w:noProof/>
          <w:szCs w:val="24"/>
        </w:rPr>
        <w:t xml:space="preserve">, </w:t>
      </w:r>
      <w:r w:rsidRPr="006867DB">
        <w:rPr>
          <w:i/>
          <w:iCs/>
          <w:noProof/>
          <w:szCs w:val="24"/>
        </w:rPr>
        <w:t>ACS Appl. Mater. Interfaces</w:t>
      </w:r>
      <w:r w:rsidRPr="006867DB">
        <w:rPr>
          <w:noProof/>
          <w:szCs w:val="24"/>
        </w:rPr>
        <w:t>, vol. 9, no. 39, pp. 34416–34422, 2017.</w:t>
      </w:r>
    </w:p>
    <w:p w14:paraId="40F5C260" w14:textId="062DE503" w:rsidR="00754CD3" w:rsidRPr="006867DB" w:rsidRDefault="00754CD3" w:rsidP="007B1457">
      <w:pPr>
        <w:widowControl w:val="0"/>
        <w:autoSpaceDE w:val="0"/>
        <w:autoSpaceDN w:val="0"/>
        <w:adjustRightInd w:val="0"/>
        <w:ind w:left="640" w:hanging="640"/>
        <w:jc w:val="both"/>
        <w:rPr>
          <w:noProof/>
          <w:szCs w:val="24"/>
        </w:rPr>
      </w:pPr>
      <w:r w:rsidRPr="006867DB">
        <w:rPr>
          <w:noProof/>
          <w:szCs w:val="24"/>
        </w:rPr>
        <w:t>[8]</w:t>
      </w:r>
      <w:r w:rsidRPr="006867DB">
        <w:rPr>
          <w:noProof/>
          <w:szCs w:val="24"/>
        </w:rPr>
        <w:tab/>
        <w:t xml:space="preserve">J. M. Wagner and F. Bechstedt, </w:t>
      </w:r>
      <w:r w:rsidRPr="006867DB">
        <w:rPr>
          <w:i/>
          <w:iCs/>
          <w:noProof/>
          <w:szCs w:val="24"/>
        </w:rPr>
        <w:t>Phys. Status Solidi</w:t>
      </w:r>
      <w:r w:rsidRPr="006867DB">
        <w:rPr>
          <w:noProof/>
          <w:szCs w:val="24"/>
        </w:rPr>
        <w:t>, vol. 234, no. 3, pp. 965–969, 2002.</w:t>
      </w:r>
    </w:p>
    <w:p w14:paraId="29BEB5C3" w14:textId="77777777" w:rsidR="007B1457" w:rsidRPr="006867DB" w:rsidRDefault="007B1457" w:rsidP="007B1457">
      <w:pPr>
        <w:widowControl w:val="0"/>
        <w:autoSpaceDE w:val="0"/>
        <w:autoSpaceDN w:val="0"/>
        <w:adjustRightInd w:val="0"/>
        <w:ind w:left="640" w:hanging="640"/>
        <w:jc w:val="both"/>
        <w:rPr>
          <w:smallCaps/>
        </w:rPr>
      </w:pPr>
    </w:p>
    <w:p w14:paraId="0036D933" w14:textId="02A7571A" w:rsidR="0069229E" w:rsidRDefault="007B1457" w:rsidP="00803E51">
      <w:pPr>
        <w:widowControl w:val="0"/>
        <w:autoSpaceDE w:val="0"/>
        <w:autoSpaceDN w:val="0"/>
        <w:adjustRightInd w:val="0"/>
        <w:ind w:left="640" w:hanging="640"/>
        <w:jc w:val="both"/>
        <w:rPr>
          <w:noProof/>
        </w:rPr>
      </w:pPr>
      <w:r w:rsidRPr="006867DB">
        <w:rPr>
          <w:smallCaps/>
        </w:rPr>
        <w:t>Acronyms</w:t>
      </w:r>
    </w:p>
    <w:p w14:paraId="6F91E01C" w14:textId="7B622BCA" w:rsidR="007B1457" w:rsidRPr="006867DB" w:rsidRDefault="007B1457" w:rsidP="007B1457">
      <w:pPr>
        <w:autoSpaceDE w:val="0"/>
        <w:autoSpaceDN w:val="0"/>
        <w:adjustRightInd w:val="0"/>
        <w:ind w:left="270"/>
      </w:pPr>
      <w:r w:rsidRPr="006867DB">
        <w:t>HEMT: High Electron Mobility Transistors</w:t>
      </w:r>
    </w:p>
    <w:p w14:paraId="02E0A309" w14:textId="437EB927" w:rsidR="007B1457" w:rsidRPr="006867DB" w:rsidRDefault="007B1457" w:rsidP="007B1457">
      <w:pPr>
        <w:autoSpaceDE w:val="0"/>
        <w:autoSpaceDN w:val="0"/>
        <w:adjustRightInd w:val="0"/>
        <w:ind w:left="270"/>
      </w:pPr>
      <w:r w:rsidRPr="006867DB">
        <w:t xml:space="preserve">TBR: Thermal Boundary Resistance </w:t>
      </w:r>
    </w:p>
    <w:p w14:paraId="7EDB3DAC" w14:textId="747DA563" w:rsidR="007B1457" w:rsidRPr="006867DB" w:rsidRDefault="007B1457" w:rsidP="007B1457">
      <w:pPr>
        <w:ind w:left="270"/>
      </w:pPr>
      <w:r w:rsidRPr="006867DB">
        <w:t>TTR: Transient Thermorefelctance</w:t>
      </w:r>
    </w:p>
    <w:p w14:paraId="133EBA0F" w14:textId="45619DD5" w:rsidR="007B1457" w:rsidRDefault="007B1457" w:rsidP="007B1457">
      <w:pPr>
        <w:ind w:left="270"/>
      </w:pPr>
      <w:r w:rsidRPr="006867DB">
        <w:t>AFM: Atomic Force Microscopy</w:t>
      </w:r>
    </w:p>
    <w:sectPr w:rsidR="007B1457" w:rsidSect="006579AF">
      <w:type w:val="continuous"/>
      <w:pgSz w:w="12240" w:h="15840" w:code="1"/>
      <w:pgMar w:top="1349" w:right="1009" w:bottom="1440" w:left="1009" w:header="720" w:footer="720" w:gutter="0"/>
      <w:paperSrc w:first="15" w:other="15"/>
      <w:cols w:num="2" w:space="43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0C1BCE" w14:textId="77777777" w:rsidR="00B950F2" w:rsidRDefault="00B950F2" w:rsidP="00AF10DF">
      <w:r>
        <w:separator/>
      </w:r>
    </w:p>
  </w:endnote>
  <w:endnote w:type="continuationSeparator" w:id="0">
    <w:p w14:paraId="67199CEB" w14:textId="77777777" w:rsidR="00B950F2" w:rsidRDefault="00B950F2" w:rsidP="00AF10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3E982A" w14:textId="77777777" w:rsidR="00AF10DF" w:rsidRDefault="00AF10D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845DE5" w14:textId="77777777" w:rsidR="00AF10DF" w:rsidRDefault="00AF10D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262424" w14:textId="77777777" w:rsidR="00AF10DF" w:rsidRDefault="00AF10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F68738" w14:textId="77777777" w:rsidR="00B950F2" w:rsidRDefault="00B950F2" w:rsidP="00AF10DF">
      <w:r>
        <w:separator/>
      </w:r>
    </w:p>
  </w:footnote>
  <w:footnote w:type="continuationSeparator" w:id="0">
    <w:p w14:paraId="0F23B9CE" w14:textId="77777777" w:rsidR="00B950F2" w:rsidRDefault="00B950F2" w:rsidP="00AF10D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90C1E4" w14:textId="77777777" w:rsidR="00AF10DF" w:rsidRDefault="00AF10D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196ADC" w14:textId="77777777" w:rsidR="00AF10DF" w:rsidRDefault="00AF10D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DB8E99" w14:textId="77777777" w:rsidR="00AF10DF" w:rsidRDefault="00AF10D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16E6DEE"/>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B300428"/>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299A6EB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CC7A071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0BB46330"/>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35C5E06"/>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D2C92B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83CED10"/>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99CB65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0899D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4C477457"/>
    <w:multiLevelType w:val="hybridMultilevel"/>
    <w:tmpl w:val="2856E8E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6EC6AAA"/>
    <w:multiLevelType w:val="hybridMultilevel"/>
    <w:tmpl w:val="6E0EAB8E"/>
    <w:lvl w:ilvl="0" w:tplc="CEE236BA">
      <w:start w:val="3"/>
      <w:numFmt w:val="decimal"/>
      <w:lvlText w:val="%1)"/>
      <w:lvlJc w:val="left"/>
      <w:pPr>
        <w:tabs>
          <w:tab w:val="num" w:pos="630"/>
        </w:tabs>
        <w:ind w:left="630" w:hanging="360"/>
      </w:pPr>
      <w:rPr>
        <w:rFonts w:hint="default"/>
      </w:rPr>
    </w:lvl>
    <w:lvl w:ilvl="1" w:tplc="04090019" w:tentative="1">
      <w:start w:val="1"/>
      <w:numFmt w:val="lowerLetter"/>
      <w:lvlText w:val="%2."/>
      <w:lvlJc w:val="left"/>
      <w:pPr>
        <w:tabs>
          <w:tab w:val="num" w:pos="1350"/>
        </w:tabs>
        <w:ind w:left="1350" w:hanging="360"/>
      </w:pPr>
    </w:lvl>
    <w:lvl w:ilvl="2" w:tplc="0409001B" w:tentative="1">
      <w:start w:val="1"/>
      <w:numFmt w:val="lowerRoman"/>
      <w:lvlText w:val="%3."/>
      <w:lvlJc w:val="right"/>
      <w:pPr>
        <w:tabs>
          <w:tab w:val="num" w:pos="2070"/>
        </w:tabs>
        <w:ind w:left="2070" w:hanging="180"/>
      </w:pPr>
    </w:lvl>
    <w:lvl w:ilvl="3" w:tplc="0409000F" w:tentative="1">
      <w:start w:val="1"/>
      <w:numFmt w:val="decimal"/>
      <w:lvlText w:val="%4."/>
      <w:lvlJc w:val="left"/>
      <w:pPr>
        <w:tabs>
          <w:tab w:val="num" w:pos="2790"/>
        </w:tabs>
        <w:ind w:left="2790" w:hanging="360"/>
      </w:pPr>
    </w:lvl>
    <w:lvl w:ilvl="4" w:tplc="04090019" w:tentative="1">
      <w:start w:val="1"/>
      <w:numFmt w:val="lowerLetter"/>
      <w:lvlText w:val="%5."/>
      <w:lvlJc w:val="left"/>
      <w:pPr>
        <w:tabs>
          <w:tab w:val="num" w:pos="3510"/>
        </w:tabs>
        <w:ind w:left="3510" w:hanging="360"/>
      </w:pPr>
    </w:lvl>
    <w:lvl w:ilvl="5" w:tplc="0409001B" w:tentative="1">
      <w:start w:val="1"/>
      <w:numFmt w:val="lowerRoman"/>
      <w:lvlText w:val="%6."/>
      <w:lvlJc w:val="right"/>
      <w:pPr>
        <w:tabs>
          <w:tab w:val="num" w:pos="4230"/>
        </w:tabs>
        <w:ind w:left="4230" w:hanging="180"/>
      </w:pPr>
    </w:lvl>
    <w:lvl w:ilvl="6" w:tplc="0409000F" w:tentative="1">
      <w:start w:val="1"/>
      <w:numFmt w:val="decimal"/>
      <w:lvlText w:val="%7."/>
      <w:lvlJc w:val="left"/>
      <w:pPr>
        <w:tabs>
          <w:tab w:val="num" w:pos="4950"/>
        </w:tabs>
        <w:ind w:left="4950" w:hanging="360"/>
      </w:pPr>
    </w:lvl>
    <w:lvl w:ilvl="7" w:tplc="04090019" w:tentative="1">
      <w:start w:val="1"/>
      <w:numFmt w:val="lowerLetter"/>
      <w:lvlText w:val="%8."/>
      <w:lvlJc w:val="left"/>
      <w:pPr>
        <w:tabs>
          <w:tab w:val="num" w:pos="5670"/>
        </w:tabs>
        <w:ind w:left="5670" w:hanging="360"/>
      </w:pPr>
    </w:lvl>
    <w:lvl w:ilvl="8" w:tplc="0409001B" w:tentative="1">
      <w:start w:val="1"/>
      <w:numFmt w:val="lowerRoman"/>
      <w:lvlText w:val="%9."/>
      <w:lvlJc w:val="right"/>
      <w:pPr>
        <w:tabs>
          <w:tab w:val="num" w:pos="6390"/>
        </w:tabs>
        <w:ind w:left="639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displayHorizontalDrawingGridEvery w:val="0"/>
  <w:displayVerticalDrawingGridEvery w:val="0"/>
  <w:doNotUseMarginsForDrawingGridOrigin/>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6783"/>
    <w:rsid w:val="00011A9E"/>
    <w:rsid w:val="0002007A"/>
    <w:rsid w:val="00020C11"/>
    <w:rsid w:val="00032484"/>
    <w:rsid w:val="0003400E"/>
    <w:rsid w:val="00066FE3"/>
    <w:rsid w:val="0007223A"/>
    <w:rsid w:val="00082D80"/>
    <w:rsid w:val="0009749B"/>
    <w:rsid w:val="000A39D4"/>
    <w:rsid w:val="000D7B12"/>
    <w:rsid w:val="000F4B8D"/>
    <w:rsid w:val="00112FE7"/>
    <w:rsid w:val="001235AD"/>
    <w:rsid w:val="0012494C"/>
    <w:rsid w:val="0013305B"/>
    <w:rsid w:val="00144851"/>
    <w:rsid w:val="00195A55"/>
    <w:rsid w:val="00195E2D"/>
    <w:rsid w:val="001A28E9"/>
    <w:rsid w:val="001B5FE7"/>
    <w:rsid w:val="001C6C5D"/>
    <w:rsid w:val="00201C85"/>
    <w:rsid w:val="002225C6"/>
    <w:rsid w:val="002672C0"/>
    <w:rsid w:val="002755B0"/>
    <w:rsid w:val="00287F2A"/>
    <w:rsid w:val="002B7BE4"/>
    <w:rsid w:val="002C2430"/>
    <w:rsid w:val="002D43CE"/>
    <w:rsid w:val="002D6630"/>
    <w:rsid w:val="00302992"/>
    <w:rsid w:val="0032551A"/>
    <w:rsid w:val="00365EF6"/>
    <w:rsid w:val="00371D72"/>
    <w:rsid w:val="00373C48"/>
    <w:rsid w:val="00380C0A"/>
    <w:rsid w:val="003A2692"/>
    <w:rsid w:val="003A3C62"/>
    <w:rsid w:val="003A3F83"/>
    <w:rsid w:val="003E3653"/>
    <w:rsid w:val="003E5FE7"/>
    <w:rsid w:val="00400202"/>
    <w:rsid w:val="004013BC"/>
    <w:rsid w:val="00401440"/>
    <w:rsid w:val="00413DA3"/>
    <w:rsid w:val="00424F8F"/>
    <w:rsid w:val="00462630"/>
    <w:rsid w:val="004738CB"/>
    <w:rsid w:val="00496C8D"/>
    <w:rsid w:val="004A11E6"/>
    <w:rsid w:val="004B5EC4"/>
    <w:rsid w:val="004D45AF"/>
    <w:rsid w:val="004E48EA"/>
    <w:rsid w:val="004F25E4"/>
    <w:rsid w:val="004F6374"/>
    <w:rsid w:val="00507E06"/>
    <w:rsid w:val="0051266A"/>
    <w:rsid w:val="005231F4"/>
    <w:rsid w:val="00554D0A"/>
    <w:rsid w:val="005575CC"/>
    <w:rsid w:val="005757AC"/>
    <w:rsid w:val="00576D07"/>
    <w:rsid w:val="00587BB6"/>
    <w:rsid w:val="00593754"/>
    <w:rsid w:val="005B527B"/>
    <w:rsid w:val="005B59A8"/>
    <w:rsid w:val="00601F3A"/>
    <w:rsid w:val="00603DDE"/>
    <w:rsid w:val="00614F21"/>
    <w:rsid w:val="00627E52"/>
    <w:rsid w:val="00633C3F"/>
    <w:rsid w:val="00654A40"/>
    <w:rsid w:val="006579AF"/>
    <w:rsid w:val="00665819"/>
    <w:rsid w:val="006867DB"/>
    <w:rsid w:val="0069229E"/>
    <w:rsid w:val="006A0363"/>
    <w:rsid w:val="006A2929"/>
    <w:rsid w:val="006A34AA"/>
    <w:rsid w:val="006D29AA"/>
    <w:rsid w:val="00740C47"/>
    <w:rsid w:val="00750E92"/>
    <w:rsid w:val="00754CD3"/>
    <w:rsid w:val="00782BE0"/>
    <w:rsid w:val="007968D7"/>
    <w:rsid w:val="00797324"/>
    <w:rsid w:val="007A21F4"/>
    <w:rsid w:val="007B1457"/>
    <w:rsid w:val="007B1C31"/>
    <w:rsid w:val="007F5CD5"/>
    <w:rsid w:val="00803E51"/>
    <w:rsid w:val="00813257"/>
    <w:rsid w:val="00815139"/>
    <w:rsid w:val="0082462F"/>
    <w:rsid w:val="00833BE9"/>
    <w:rsid w:val="00835FDE"/>
    <w:rsid w:val="008543C6"/>
    <w:rsid w:val="0087441C"/>
    <w:rsid w:val="00897EAE"/>
    <w:rsid w:val="008A5538"/>
    <w:rsid w:val="008C6BAB"/>
    <w:rsid w:val="008E4B0D"/>
    <w:rsid w:val="008F0DF0"/>
    <w:rsid w:val="008F3F03"/>
    <w:rsid w:val="0091321A"/>
    <w:rsid w:val="009216B8"/>
    <w:rsid w:val="009320B8"/>
    <w:rsid w:val="00933ABE"/>
    <w:rsid w:val="00934F10"/>
    <w:rsid w:val="00956C8C"/>
    <w:rsid w:val="009604E2"/>
    <w:rsid w:val="009948DF"/>
    <w:rsid w:val="009C60C8"/>
    <w:rsid w:val="009E039D"/>
    <w:rsid w:val="009E63E3"/>
    <w:rsid w:val="009F0815"/>
    <w:rsid w:val="009F6C66"/>
    <w:rsid w:val="00A00D94"/>
    <w:rsid w:val="00A400FB"/>
    <w:rsid w:val="00A524C7"/>
    <w:rsid w:val="00A57700"/>
    <w:rsid w:val="00AA5F15"/>
    <w:rsid w:val="00AF10DF"/>
    <w:rsid w:val="00B069AA"/>
    <w:rsid w:val="00B12995"/>
    <w:rsid w:val="00B173DF"/>
    <w:rsid w:val="00B325A7"/>
    <w:rsid w:val="00B336A4"/>
    <w:rsid w:val="00B60411"/>
    <w:rsid w:val="00B85B27"/>
    <w:rsid w:val="00B950F2"/>
    <w:rsid w:val="00BA5529"/>
    <w:rsid w:val="00BA61AF"/>
    <w:rsid w:val="00BB533A"/>
    <w:rsid w:val="00BC3FD2"/>
    <w:rsid w:val="00BE3DC0"/>
    <w:rsid w:val="00C11E09"/>
    <w:rsid w:val="00C42D6F"/>
    <w:rsid w:val="00C56C1C"/>
    <w:rsid w:val="00C63F22"/>
    <w:rsid w:val="00C649FD"/>
    <w:rsid w:val="00C676C6"/>
    <w:rsid w:val="00C76BA0"/>
    <w:rsid w:val="00C81406"/>
    <w:rsid w:val="00C9272A"/>
    <w:rsid w:val="00CA68AF"/>
    <w:rsid w:val="00CA7397"/>
    <w:rsid w:val="00CB6E95"/>
    <w:rsid w:val="00CC1134"/>
    <w:rsid w:val="00CC54C0"/>
    <w:rsid w:val="00CC72AF"/>
    <w:rsid w:val="00CD53E9"/>
    <w:rsid w:val="00CE4CBF"/>
    <w:rsid w:val="00CE5B7C"/>
    <w:rsid w:val="00D01BDC"/>
    <w:rsid w:val="00D1127E"/>
    <w:rsid w:val="00D1667C"/>
    <w:rsid w:val="00D168F4"/>
    <w:rsid w:val="00D20E04"/>
    <w:rsid w:val="00D33BEB"/>
    <w:rsid w:val="00D462E3"/>
    <w:rsid w:val="00D527AD"/>
    <w:rsid w:val="00D553C1"/>
    <w:rsid w:val="00D81FF9"/>
    <w:rsid w:val="00D92534"/>
    <w:rsid w:val="00D9315D"/>
    <w:rsid w:val="00D94E8A"/>
    <w:rsid w:val="00D953E4"/>
    <w:rsid w:val="00DA0432"/>
    <w:rsid w:val="00DA1CA5"/>
    <w:rsid w:val="00DA61B7"/>
    <w:rsid w:val="00DA7D76"/>
    <w:rsid w:val="00DB5F30"/>
    <w:rsid w:val="00DB6418"/>
    <w:rsid w:val="00DC3327"/>
    <w:rsid w:val="00DC4F5D"/>
    <w:rsid w:val="00DD148A"/>
    <w:rsid w:val="00DD4E9C"/>
    <w:rsid w:val="00DD5A1D"/>
    <w:rsid w:val="00E07364"/>
    <w:rsid w:val="00E47092"/>
    <w:rsid w:val="00E6161B"/>
    <w:rsid w:val="00E92341"/>
    <w:rsid w:val="00E93215"/>
    <w:rsid w:val="00EB4111"/>
    <w:rsid w:val="00ED14FD"/>
    <w:rsid w:val="00ED295F"/>
    <w:rsid w:val="00ED531E"/>
    <w:rsid w:val="00EE00A4"/>
    <w:rsid w:val="00EE681C"/>
    <w:rsid w:val="00EF5032"/>
    <w:rsid w:val="00EF7BE6"/>
    <w:rsid w:val="00F04911"/>
    <w:rsid w:val="00F05EBE"/>
    <w:rsid w:val="00F06783"/>
    <w:rsid w:val="00F132DF"/>
    <w:rsid w:val="00F246A8"/>
    <w:rsid w:val="00F67CF5"/>
    <w:rsid w:val="00F82779"/>
    <w:rsid w:val="00F85E0B"/>
    <w:rsid w:val="00F95284"/>
    <w:rsid w:val="00FA24C2"/>
    <w:rsid w:val="00FA7F17"/>
    <w:rsid w:val="00FB13B1"/>
    <w:rsid w:val="00FB44E3"/>
    <w:rsid w:val="00FB7DA4"/>
    <w:rsid w:val="00FC31A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67AB84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qFormat/>
    <w:pPr>
      <w:keepNext/>
      <w:outlineLvl w:val="0"/>
    </w:pPr>
    <w:rPr>
      <w:sz w:val="24"/>
    </w:rPr>
  </w:style>
  <w:style w:type="paragraph" w:styleId="Heading2">
    <w:name w:val="heading 2"/>
    <w:basedOn w:val="Normal"/>
    <w:next w:val="Normal"/>
    <w:qFormat/>
    <w:pPr>
      <w:keepNext/>
      <w:outlineLvl w:val="1"/>
    </w:pPr>
    <w:rPr>
      <w:smallCaps/>
    </w:rPr>
  </w:style>
  <w:style w:type="paragraph" w:styleId="Heading3">
    <w:name w:val="heading 3"/>
    <w:basedOn w:val="Normal"/>
    <w:next w:val="Normal"/>
    <w:qFormat/>
    <w:pPr>
      <w:keepNext/>
      <w:jc w:val="both"/>
      <w:outlineLvl w:val="2"/>
    </w:pPr>
    <w:rPr>
      <w:i/>
    </w:rPr>
  </w:style>
  <w:style w:type="paragraph" w:styleId="Heading4">
    <w:name w:val="heading 4"/>
    <w:basedOn w:val="Normal"/>
    <w:next w:val="Normal"/>
    <w:qFormat/>
    <w:pPr>
      <w:keepNext/>
      <w:spacing w:before="240" w:after="60"/>
      <w:outlineLvl w:val="3"/>
    </w:pPr>
    <w:rPr>
      <w:rFonts w:ascii="Arial" w:hAnsi="Arial"/>
      <w:b/>
      <w:sz w:val="24"/>
    </w:rPr>
  </w:style>
  <w:style w:type="paragraph" w:styleId="Heading5">
    <w:name w:val="heading 5"/>
    <w:basedOn w:val="Normal"/>
    <w:next w:val="Normal"/>
    <w:qFormat/>
    <w:pPr>
      <w:spacing w:before="240" w:after="60"/>
      <w:outlineLvl w:val="4"/>
    </w:pPr>
    <w:rPr>
      <w:sz w:val="22"/>
    </w:rPr>
  </w:style>
  <w:style w:type="paragraph" w:styleId="Heading6">
    <w:name w:val="heading 6"/>
    <w:basedOn w:val="Normal"/>
    <w:next w:val="Normal"/>
    <w:qFormat/>
    <w:pPr>
      <w:spacing w:before="240" w:after="60"/>
      <w:outlineLvl w:val="5"/>
    </w:pPr>
    <w:rPr>
      <w:i/>
      <w:sz w:val="22"/>
    </w:rPr>
  </w:style>
  <w:style w:type="paragraph" w:styleId="Heading7">
    <w:name w:val="heading 7"/>
    <w:basedOn w:val="Normal"/>
    <w:next w:val="Normal"/>
    <w:qFormat/>
    <w:pPr>
      <w:spacing w:before="240" w:after="60"/>
      <w:outlineLvl w:val="6"/>
    </w:pPr>
    <w:rPr>
      <w:rFonts w:ascii="Arial" w:hAnsi="Arial"/>
    </w:rPr>
  </w:style>
  <w:style w:type="paragraph" w:styleId="Heading8">
    <w:name w:val="heading 8"/>
    <w:basedOn w:val="Normal"/>
    <w:next w:val="Normal"/>
    <w:qFormat/>
    <w:pPr>
      <w:spacing w:before="240" w:after="60"/>
      <w:outlineLvl w:val="7"/>
    </w:pPr>
    <w:rPr>
      <w:rFonts w:ascii="Arial" w:hAnsi="Arial"/>
      <w:i/>
    </w:rPr>
  </w:style>
  <w:style w:type="paragraph" w:styleId="Heading9">
    <w:name w:val="heading 9"/>
    <w:basedOn w:val="Normal"/>
    <w:next w:val="Normal"/>
    <w:qFormat/>
    <w:p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b/>
      <w:sz w:val="28"/>
    </w:rPr>
  </w:style>
  <w:style w:type="paragraph" w:styleId="BodyText2">
    <w:name w:val="Body Text 2"/>
    <w:basedOn w:val="Normal"/>
    <w:pPr>
      <w:jc w:val="both"/>
    </w:pPr>
  </w:style>
  <w:style w:type="paragraph" w:styleId="Title">
    <w:name w:val="Title"/>
    <w:basedOn w:val="Normal"/>
    <w:qFormat/>
    <w:pPr>
      <w:jc w:val="center"/>
    </w:pPr>
    <w:rPr>
      <w:b/>
      <w:sz w:val="24"/>
    </w:rPr>
  </w:style>
  <w:style w:type="paragraph" w:styleId="Subtitle">
    <w:name w:val="Subtitle"/>
    <w:basedOn w:val="Normal"/>
    <w:qFormat/>
    <w:pPr>
      <w:jc w:val="center"/>
    </w:pPr>
    <w:rPr>
      <w:b/>
      <w:sz w:val="24"/>
    </w:rPr>
  </w:style>
  <w:style w:type="paragraph" w:styleId="BodyText3">
    <w:name w:val="Body Text 3"/>
    <w:basedOn w:val="Normal"/>
    <w:rPr>
      <w:sz w:val="24"/>
    </w:rPr>
  </w:style>
  <w:style w:type="paragraph" w:customStyle="1" w:styleId="Blockquote">
    <w:name w:val="Blockquote"/>
    <w:basedOn w:val="Normal"/>
    <w:pPr>
      <w:spacing w:before="100" w:after="100"/>
      <w:ind w:left="360" w:right="360"/>
    </w:pPr>
    <w:rPr>
      <w:snapToGrid w:val="0"/>
      <w:sz w:val="24"/>
    </w:rPr>
  </w:style>
  <w:style w:type="character" w:styleId="Hyperlink">
    <w:name w:val="Hyperlink"/>
    <w:basedOn w:val="DefaultParagraphFont"/>
    <w:rPr>
      <w:color w:val="0000FF"/>
      <w:u w:val="single"/>
    </w:rPr>
  </w:style>
  <w:style w:type="paragraph" w:styleId="BlockText">
    <w:name w:val="Block Text"/>
    <w:basedOn w:val="Normal"/>
    <w:pPr>
      <w:spacing w:after="120"/>
      <w:ind w:left="1440" w:right="1440"/>
    </w:pPr>
  </w:style>
  <w:style w:type="paragraph" w:styleId="BodyTextFirstIndent">
    <w:name w:val="Body Text First Indent"/>
    <w:basedOn w:val="BodyText"/>
    <w:pPr>
      <w:spacing w:after="120"/>
      <w:ind w:firstLine="210"/>
    </w:pPr>
    <w:rPr>
      <w:b w:val="0"/>
      <w:sz w:val="20"/>
    </w:rPr>
  </w:style>
  <w:style w:type="paragraph" w:styleId="BodyTextIndent">
    <w:name w:val="Body Text Indent"/>
    <w:basedOn w:val="Normal"/>
    <w:pPr>
      <w:spacing w:after="120"/>
      <w:ind w:left="360"/>
    </w:pPr>
  </w:style>
  <w:style w:type="paragraph" w:styleId="BodyTextFirstIndent2">
    <w:name w:val="Body Text First Indent 2"/>
    <w:basedOn w:val="BodyTextIndent"/>
    <w:pPr>
      <w:ind w:firstLine="210"/>
    </w:p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rPr>
  </w:style>
  <w:style w:type="paragraph" w:styleId="Caption">
    <w:name w:val="caption"/>
    <w:basedOn w:val="Normal"/>
    <w:next w:val="Normal"/>
    <w:uiPriority w:val="35"/>
    <w:qFormat/>
    <w:pPr>
      <w:spacing w:before="120" w:after="120"/>
    </w:pPr>
    <w:rPr>
      <w:b/>
    </w:rPr>
  </w:style>
  <w:style w:type="paragraph" w:styleId="Closing">
    <w:name w:val="Closing"/>
    <w:basedOn w:val="Normal"/>
    <w:pPr>
      <w:ind w:left="4320"/>
    </w:pPr>
  </w:style>
  <w:style w:type="paragraph" w:styleId="CommentText">
    <w:name w:val="annotation text"/>
    <w:basedOn w:val="Normal"/>
    <w:link w:val="CommentTextChar"/>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EndnoteText">
    <w:name w:val="endnote text"/>
    <w:basedOn w:val="Normal"/>
    <w:semiHidden/>
  </w:style>
  <w:style w:type="paragraph" w:styleId="EnvelopeAddress">
    <w:name w:val="envelope address"/>
    <w:basedOn w:val="Normal"/>
    <w:pPr>
      <w:framePr w:w="7920" w:h="1980" w:hRule="exact" w:hSpace="180" w:wrap="auto" w:hAnchor="page" w:xAlign="center" w:yAlign="bottom"/>
      <w:ind w:left="2880"/>
    </w:pPr>
    <w:rPr>
      <w:rFonts w:ascii="Arial" w:hAnsi="Arial"/>
      <w:sz w:val="24"/>
    </w:rPr>
  </w:style>
  <w:style w:type="paragraph" w:styleId="EnvelopeReturn">
    <w:name w:val="envelope return"/>
    <w:basedOn w:val="Normal"/>
    <w:rPr>
      <w:rFonts w:ascii="Arial" w:hAnsi="Arial"/>
    </w:rPr>
  </w:style>
  <w:style w:type="paragraph" w:styleId="Footer">
    <w:name w:val="footer"/>
    <w:basedOn w:val="Normal"/>
    <w:pPr>
      <w:tabs>
        <w:tab w:val="center" w:pos="4320"/>
        <w:tab w:val="right" w:pos="8640"/>
      </w:tabs>
    </w:pPr>
  </w:style>
  <w:style w:type="paragraph" w:styleId="FootnoteText">
    <w:name w:val="footnote text"/>
    <w:basedOn w:val="Normal"/>
    <w:semiHidden/>
  </w:style>
  <w:style w:type="paragraph" w:styleId="Header">
    <w:name w:val="header"/>
    <w:basedOn w:val="Normal"/>
    <w:pPr>
      <w:tabs>
        <w:tab w:val="center" w:pos="4320"/>
        <w:tab w:val="right" w:pos="8640"/>
      </w:tabs>
    </w:pPr>
  </w:style>
  <w:style w:type="paragraph" w:styleId="Index1">
    <w:name w:val="index 1"/>
    <w:basedOn w:val="Normal"/>
    <w:next w:val="Normal"/>
    <w:autoRedefine/>
    <w:semiHidden/>
    <w:pPr>
      <w:ind w:left="200" w:hanging="200"/>
    </w:pPr>
  </w:style>
  <w:style w:type="paragraph" w:styleId="Index2">
    <w:name w:val="index 2"/>
    <w:basedOn w:val="Normal"/>
    <w:next w:val="Normal"/>
    <w:autoRedefine/>
    <w:semiHidden/>
    <w:pPr>
      <w:ind w:left="400" w:hanging="200"/>
    </w:pPr>
  </w:style>
  <w:style w:type="paragraph" w:styleId="Index3">
    <w:name w:val="index 3"/>
    <w:basedOn w:val="Normal"/>
    <w:next w:val="Normal"/>
    <w:autoRedefine/>
    <w:semiHidden/>
    <w:pPr>
      <w:ind w:left="600" w:hanging="200"/>
    </w:pPr>
  </w:style>
  <w:style w:type="paragraph" w:styleId="Index4">
    <w:name w:val="index 4"/>
    <w:basedOn w:val="Normal"/>
    <w:next w:val="Normal"/>
    <w:autoRedefine/>
    <w:semiHidden/>
    <w:pPr>
      <w:ind w:left="800" w:hanging="200"/>
    </w:pPr>
  </w:style>
  <w:style w:type="paragraph" w:styleId="Index5">
    <w:name w:val="index 5"/>
    <w:basedOn w:val="Normal"/>
    <w:next w:val="Normal"/>
    <w:autoRedefine/>
    <w:semiHidden/>
    <w:pPr>
      <w:ind w:left="1000" w:hanging="200"/>
    </w:pPr>
  </w:style>
  <w:style w:type="paragraph" w:styleId="Index6">
    <w:name w:val="index 6"/>
    <w:basedOn w:val="Normal"/>
    <w:next w:val="Normal"/>
    <w:autoRedefine/>
    <w:semiHidden/>
    <w:pPr>
      <w:ind w:left="1200" w:hanging="200"/>
    </w:pPr>
  </w:style>
  <w:style w:type="paragraph" w:styleId="Index7">
    <w:name w:val="index 7"/>
    <w:basedOn w:val="Normal"/>
    <w:next w:val="Normal"/>
    <w:autoRedefine/>
    <w:semiHidden/>
    <w:pPr>
      <w:ind w:left="1400" w:hanging="200"/>
    </w:pPr>
  </w:style>
  <w:style w:type="paragraph" w:styleId="Index8">
    <w:name w:val="index 8"/>
    <w:basedOn w:val="Normal"/>
    <w:next w:val="Normal"/>
    <w:autoRedefine/>
    <w:semiHidden/>
    <w:pPr>
      <w:ind w:left="1600" w:hanging="200"/>
    </w:pPr>
  </w:style>
  <w:style w:type="paragraph" w:styleId="Index9">
    <w:name w:val="index 9"/>
    <w:basedOn w:val="Normal"/>
    <w:next w:val="Normal"/>
    <w:autoRedefine/>
    <w:semiHidden/>
    <w:pPr>
      <w:ind w:left="1800" w:hanging="20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
      </w:numPr>
    </w:pPr>
  </w:style>
  <w:style w:type="paragraph" w:styleId="ListBullet2">
    <w:name w:val="List Bullet 2"/>
    <w:basedOn w:val="Normal"/>
    <w:autoRedefine/>
    <w:pPr>
      <w:numPr>
        <w:numId w:val="2"/>
      </w:numPr>
    </w:pPr>
  </w:style>
  <w:style w:type="paragraph" w:styleId="ListBullet3">
    <w:name w:val="List Bullet 3"/>
    <w:basedOn w:val="Normal"/>
    <w:autoRedefine/>
    <w:pPr>
      <w:numPr>
        <w:numId w:val="3"/>
      </w:numPr>
    </w:pPr>
  </w:style>
  <w:style w:type="paragraph" w:styleId="ListBullet4">
    <w:name w:val="List Bullet 4"/>
    <w:basedOn w:val="Normal"/>
    <w:autoRedefine/>
    <w:pPr>
      <w:numPr>
        <w:numId w:val="4"/>
      </w:numPr>
    </w:pPr>
  </w:style>
  <w:style w:type="paragraph" w:styleId="ListBullet5">
    <w:name w:val="List Bullet 5"/>
    <w:basedOn w:val="Normal"/>
    <w:autoRedefine/>
    <w:pPr>
      <w:numPr>
        <w:numId w:val="5"/>
      </w:numPr>
    </w:pPr>
  </w:style>
  <w:style w:type="paragraph" w:styleId="ListContinue">
    <w:name w:val="List Continue"/>
    <w:basedOn w:val="Normal"/>
    <w:pPr>
      <w:spacing w:after="120"/>
      <w:ind w:left="360"/>
    </w:pPr>
  </w:style>
  <w:style w:type="paragraph" w:styleId="ListContinue2">
    <w:name w:val="List Continue 2"/>
    <w:basedOn w:val="Normal"/>
    <w:pPr>
      <w:spacing w:after="120"/>
      <w:ind w:left="720"/>
    </w:pPr>
  </w:style>
  <w:style w:type="paragraph" w:styleId="ListContinue3">
    <w:name w:val="List Continue 3"/>
    <w:basedOn w:val="Normal"/>
    <w:pPr>
      <w:spacing w:after="120"/>
      <w:ind w:left="1080"/>
    </w:pPr>
  </w:style>
  <w:style w:type="paragraph" w:styleId="ListContinue4">
    <w:name w:val="List Continue 4"/>
    <w:basedOn w:val="Normal"/>
    <w:pPr>
      <w:spacing w:after="120"/>
      <w:ind w:left="1440"/>
    </w:pPr>
  </w:style>
  <w:style w:type="paragraph" w:styleId="ListContinue5">
    <w:name w:val="List Continue 5"/>
    <w:basedOn w:val="Normal"/>
    <w:pPr>
      <w:spacing w:after="120"/>
      <w:ind w:left="1800"/>
    </w:pPr>
  </w:style>
  <w:style w:type="paragraph" w:styleId="ListNumber">
    <w:name w:val="List Number"/>
    <w:basedOn w:val="Normal"/>
    <w:pPr>
      <w:numPr>
        <w:numId w:val="6"/>
      </w:numPr>
    </w:pPr>
  </w:style>
  <w:style w:type="paragraph" w:styleId="ListNumber2">
    <w:name w:val="List Number 2"/>
    <w:basedOn w:val="Normal"/>
    <w:pPr>
      <w:numPr>
        <w:numId w:val="7"/>
      </w:numPr>
    </w:pPr>
  </w:style>
  <w:style w:type="paragraph" w:styleId="ListNumber3">
    <w:name w:val="List Number 3"/>
    <w:basedOn w:val="Normal"/>
    <w:pPr>
      <w:numPr>
        <w:numId w:val="8"/>
      </w:numPr>
    </w:pPr>
  </w:style>
  <w:style w:type="paragraph" w:styleId="ListNumber4">
    <w:name w:val="List Number 4"/>
    <w:basedOn w:val="Normal"/>
    <w:pPr>
      <w:numPr>
        <w:numId w:val="9"/>
      </w:numPr>
    </w:pPr>
  </w:style>
  <w:style w:type="paragraph" w:styleId="ListNumber5">
    <w:name w:val="List Number 5"/>
    <w:basedOn w:val="Normal"/>
    <w:pPr>
      <w:numPr>
        <w:numId w:val="1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sz w:val="24"/>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TableofAuthorities">
    <w:name w:val="table of authorities"/>
    <w:basedOn w:val="Normal"/>
    <w:next w:val="Normal"/>
    <w:semiHidden/>
    <w:pPr>
      <w:ind w:left="200" w:hanging="200"/>
    </w:pPr>
  </w:style>
  <w:style w:type="paragraph" w:styleId="TableofFigures">
    <w:name w:val="table of figures"/>
    <w:basedOn w:val="Normal"/>
    <w:next w:val="Normal"/>
    <w:semiHidden/>
    <w:pPr>
      <w:ind w:left="400" w:hanging="400"/>
    </w:pPr>
  </w:style>
  <w:style w:type="paragraph" w:styleId="TOAHeading">
    <w:name w:val="toa heading"/>
    <w:basedOn w:val="Normal"/>
    <w:next w:val="Normal"/>
    <w:semiHidden/>
    <w:pPr>
      <w:spacing w:before="120"/>
    </w:pPr>
    <w:rPr>
      <w:rFonts w:ascii="Arial" w:hAnsi="Arial"/>
      <w:b/>
      <w:sz w:val="24"/>
    </w:rPr>
  </w:style>
  <w:style w:type="paragraph" w:styleId="TOC1">
    <w:name w:val="toc 1"/>
    <w:basedOn w:val="Normal"/>
    <w:next w:val="Normal"/>
    <w:autoRedefine/>
    <w:semiHidden/>
  </w:style>
  <w:style w:type="paragraph" w:styleId="TOC2">
    <w:name w:val="toc 2"/>
    <w:basedOn w:val="Normal"/>
    <w:next w:val="Normal"/>
    <w:autoRedefine/>
    <w:semiHidden/>
    <w:pPr>
      <w:ind w:left="200"/>
    </w:pPr>
  </w:style>
  <w:style w:type="paragraph" w:styleId="TOC3">
    <w:name w:val="toc 3"/>
    <w:basedOn w:val="Normal"/>
    <w:next w:val="Normal"/>
    <w:autoRedefine/>
    <w:semiHidden/>
    <w:pPr>
      <w:ind w:left="400"/>
    </w:pPr>
  </w:style>
  <w:style w:type="paragraph" w:styleId="TOC4">
    <w:name w:val="toc 4"/>
    <w:basedOn w:val="Normal"/>
    <w:next w:val="Normal"/>
    <w:autoRedefine/>
    <w:semiHidden/>
    <w:pPr>
      <w:ind w:left="600"/>
    </w:pPr>
  </w:style>
  <w:style w:type="paragraph" w:styleId="TOC5">
    <w:name w:val="toc 5"/>
    <w:basedOn w:val="Normal"/>
    <w:next w:val="Normal"/>
    <w:autoRedefine/>
    <w:semiHidden/>
    <w:pPr>
      <w:ind w:left="800"/>
    </w:pPr>
  </w:style>
  <w:style w:type="paragraph" w:styleId="TOC6">
    <w:name w:val="toc 6"/>
    <w:basedOn w:val="Normal"/>
    <w:next w:val="Normal"/>
    <w:autoRedefine/>
    <w:semiHidden/>
    <w:pPr>
      <w:ind w:left="1000"/>
    </w:pPr>
  </w:style>
  <w:style w:type="paragraph" w:styleId="TOC7">
    <w:name w:val="toc 7"/>
    <w:basedOn w:val="Normal"/>
    <w:next w:val="Normal"/>
    <w:autoRedefine/>
    <w:semiHidden/>
    <w:pPr>
      <w:ind w:left="1200"/>
    </w:pPr>
  </w:style>
  <w:style w:type="paragraph" w:styleId="TOC8">
    <w:name w:val="toc 8"/>
    <w:basedOn w:val="Normal"/>
    <w:next w:val="Normal"/>
    <w:autoRedefine/>
    <w:semiHidden/>
    <w:pPr>
      <w:ind w:left="1400"/>
    </w:pPr>
  </w:style>
  <w:style w:type="paragraph" w:styleId="TOC9">
    <w:name w:val="toc 9"/>
    <w:basedOn w:val="Normal"/>
    <w:next w:val="Normal"/>
    <w:autoRedefine/>
    <w:semiHidden/>
    <w:pPr>
      <w:ind w:left="1600"/>
    </w:pPr>
  </w:style>
  <w:style w:type="character" w:styleId="FollowedHyperlink">
    <w:name w:val="FollowedHyperlink"/>
    <w:basedOn w:val="DefaultParagraphFont"/>
    <w:rPr>
      <w:color w:val="800080"/>
      <w:u w:val="single"/>
    </w:rPr>
  </w:style>
  <w:style w:type="paragraph" w:styleId="BalloonText">
    <w:name w:val="Balloon Text"/>
    <w:basedOn w:val="Normal"/>
    <w:link w:val="BalloonTextChar"/>
    <w:rsid w:val="003A2692"/>
    <w:rPr>
      <w:rFonts w:ascii="Tahoma" w:hAnsi="Tahoma" w:cs="Tahoma"/>
      <w:sz w:val="16"/>
      <w:szCs w:val="16"/>
    </w:rPr>
  </w:style>
  <w:style w:type="character" w:customStyle="1" w:styleId="BalloonTextChar">
    <w:name w:val="Balloon Text Char"/>
    <w:basedOn w:val="DefaultParagraphFont"/>
    <w:link w:val="BalloonText"/>
    <w:rsid w:val="003A2692"/>
    <w:rPr>
      <w:rFonts w:ascii="Tahoma" w:hAnsi="Tahoma" w:cs="Tahoma"/>
      <w:sz w:val="16"/>
      <w:szCs w:val="16"/>
    </w:rPr>
  </w:style>
  <w:style w:type="paragraph" w:styleId="ListParagraph">
    <w:name w:val="List Paragraph"/>
    <w:basedOn w:val="Normal"/>
    <w:uiPriority w:val="34"/>
    <w:qFormat/>
    <w:rsid w:val="00CC72AF"/>
    <w:pPr>
      <w:ind w:left="720"/>
      <w:contextualSpacing/>
    </w:pPr>
  </w:style>
  <w:style w:type="character" w:customStyle="1" w:styleId="weak">
    <w:name w:val="weak"/>
    <w:basedOn w:val="DefaultParagraphFont"/>
    <w:rsid w:val="00B85B27"/>
  </w:style>
  <w:style w:type="table" w:styleId="TableGrid">
    <w:name w:val="Table Grid"/>
    <w:basedOn w:val="TableNormal"/>
    <w:uiPriority w:val="39"/>
    <w:rsid w:val="004738CB"/>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unhideWhenUsed/>
    <w:rsid w:val="007B1C31"/>
    <w:rPr>
      <w:sz w:val="16"/>
      <w:szCs w:val="16"/>
    </w:rPr>
  </w:style>
  <w:style w:type="paragraph" w:styleId="CommentSubject">
    <w:name w:val="annotation subject"/>
    <w:basedOn w:val="CommentText"/>
    <w:next w:val="CommentText"/>
    <w:link w:val="CommentSubjectChar"/>
    <w:semiHidden/>
    <w:unhideWhenUsed/>
    <w:rsid w:val="007B1C31"/>
    <w:rPr>
      <w:b/>
      <w:bCs/>
    </w:rPr>
  </w:style>
  <w:style w:type="character" w:customStyle="1" w:styleId="CommentTextChar">
    <w:name w:val="Comment Text Char"/>
    <w:basedOn w:val="DefaultParagraphFont"/>
    <w:link w:val="CommentText"/>
    <w:semiHidden/>
    <w:rsid w:val="007B1C31"/>
  </w:style>
  <w:style w:type="character" w:customStyle="1" w:styleId="CommentSubjectChar">
    <w:name w:val="Comment Subject Char"/>
    <w:basedOn w:val="CommentTextChar"/>
    <w:link w:val="CommentSubject"/>
    <w:semiHidden/>
    <w:rsid w:val="007B1C3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2.sv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5.svg"/><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1.png"/><Relationship Id="rId25" Type="http://schemas.openxmlformats.org/officeDocument/2006/relationships/image" Target="media/image70.sv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60.png"/><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7.svg"/><Relationship Id="rId10" Type="http://schemas.openxmlformats.org/officeDocument/2006/relationships/endnotes" Target="end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6.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7AA76F98F1F3284F94C083F1AF430D93" ma:contentTypeVersion="12" ma:contentTypeDescription="Create a new document." ma:contentTypeScope="" ma:versionID="6df593e44708eb8a1218a21d8081b5d2">
  <xsd:schema xmlns:xsd="http://www.w3.org/2001/XMLSchema" xmlns:xs="http://www.w3.org/2001/XMLSchema" xmlns:p="http://schemas.microsoft.com/office/2006/metadata/properties" xmlns:ns3="c66b813e-daab-4874-9538-a1fa565a3ca4" xmlns:ns4="0aed9e99-966b-4bb5-9a11-07fdae6a7bcc" targetNamespace="http://schemas.microsoft.com/office/2006/metadata/properties" ma:root="true" ma:fieldsID="c12281eeeb1bf521491dc6e81764874c" ns3:_="" ns4:_="">
    <xsd:import namespace="c66b813e-daab-4874-9538-a1fa565a3ca4"/>
    <xsd:import namespace="0aed9e99-966b-4bb5-9a11-07fdae6a7bcc"/>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EventHashCode" minOccurs="0"/>
                <xsd:element ref="ns3:MediaServiceGenerationTime" minOccurs="0"/>
                <xsd:element ref="ns3:MediaServiceAutoTags" minOccurs="0"/>
                <xsd:element ref="ns3:MediaServiceOCR" minOccurs="0"/>
                <xsd:element ref="ns3:MediaServiceDateTake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66b813e-daab-4874-9538-a1fa565a3ca4"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aed9e99-966b-4bb5-9a11-07fdae6a7bcc"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1BAEFA6-F0D4-4240-BE3E-09F4139B8F88}">
  <ds:schemaRefs>
    <ds:schemaRef ds:uri="http://schemas.microsoft.com/sharepoint/v3/contenttype/forms"/>
  </ds:schemaRefs>
</ds:datastoreItem>
</file>

<file path=customXml/itemProps2.xml><?xml version="1.0" encoding="utf-8"?>
<ds:datastoreItem xmlns:ds="http://schemas.openxmlformats.org/officeDocument/2006/customXml" ds:itemID="{C325455B-774E-4529-868A-D13E53C83229}">
  <ds:schemaRefs>
    <ds:schemaRef ds:uri="http://purl.org/dc/elements/1.1/"/>
    <ds:schemaRef ds:uri="http://schemas.microsoft.com/office/2006/metadata/properties"/>
    <ds:schemaRef ds:uri="0aed9e99-966b-4bb5-9a11-07fdae6a7bcc"/>
    <ds:schemaRef ds:uri="http://purl.org/dc/terms/"/>
    <ds:schemaRef ds:uri="c66b813e-daab-4874-9538-a1fa565a3ca4"/>
    <ds:schemaRef ds:uri="http://schemas.microsoft.com/office/2006/documentManagement/types"/>
    <ds:schemaRef ds:uri="http://schemas.microsoft.com/office/infopath/2007/PartnerControls"/>
    <ds:schemaRef ds:uri="http://schemas.openxmlformats.org/package/2006/metadata/core-properties"/>
    <ds:schemaRef ds:uri="http://www.w3.org/XML/1998/namespace"/>
    <ds:schemaRef ds:uri="http://purl.org/dc/dcmitype/"/>
  </ds:schemaRefs>
</ds:datastoreItem>
</file>

<file path=customXml/itemProps3.xml><?xml version="1.0" encoding="utf-8"?>
<ds:datastoreItem xmlns:ds="http://schemas.openxmlformats.org/officeDocument/2006/customXml" ds:itemID="{83CE1522-73C7-47D0-A227-C93C032EB3A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66b813e-daab-4874-9538-a1fa565a3ca4"/>
    <ds:schemaRef ds:uri="0aed9e99-966b-4bb5-9a11-07fdae6a7b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B483587-8A4F-4380-A798-1BB7A20E21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742</Words>
  <Characters>8962</Characters>
  <Application>Microsoft Office Word</Application>
  <DocSecurity>4</DocSecurity>
  <Lines>251</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3-07T02:55:00Z</dcterms:created>
  <dcterms:modified xsi:type="dcterms:W3CDTF">2020-03-07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AA76F98F1F3284F94C083F1AF430D93</vt:lpwstr>
  </property>
</Properties>
</file>